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1A6EE941"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Pr>
          <w:rFonts w:ascii="Times New Roman" w:hAnsi="Times New Roman" w:cs="Times New Roman"/>
        </w:rPr>
        <w:t>1</w:t>
      </w:r>
      <w:r w:rsidR="00B8611C">
        <w:rPr>
          <w:rFonts w:ascii="Times New Roman" w:hAnsi="Times New Roman" w:cs="Times New Roman"/>
        </w:rPr>
        <w:t>)</w:t>
      </w:r>
    </w:p>
    <w:p w14:paraId="43AB2AA5" w14:textId="6077B335" w:rsidR="00B8611C" w:rsidRPr="00F7209F" w:rsidRDefault="00AB711D" w:rsidP="00B8611C">
      <w:pPr>
        <w:pStyle w:val="BodyText"/>
        <w:rPr>
          <w:sz w:val="28"/>
          <w:szCs w:val="28"/>
          <w:lang w:val="da-DK"/>
        </w:rPr>
      </w:pPr>
      <w:r w:rsidRPr="00F7209F">
        <w:rPr>
          <w:sz w:val="28"/>
          <w:szCs w:val="28"/>
          <w:lang w:val="da-DK"/>
        </w:rPr>
        <w:t>Tim Cadman</w:t>
      </w:r>
      <w:r w:rsidR="00ED5860" w:rsidRPr="00F7209F">
        <w:rPr>
          <w:sz w:val="28"/>
          <w:szCs w:val="28"/>
          <w:lang w:val="da-DK"/>
        </w:rPr>
        <w:t>,</w:t>
      </w:r>
      <w:r w:rsidR="004203CC" w:rsidRPr="00F7209F">
        <w:rPr>
          <w:sz w:val="28"/>
          <w:szCs w:val="28"/>
          <w:lang w:val="da-DK"/>
        </w:rPr>
        <w:t xml:space="preserve"> Katrine Strandberg-Larsen, Anne-Marie Nybo Andersen, Deborah A Lawlor, </w:t>
      </w:r>
      <w:r w:rsidR="00FD1A45" w:rsidRPr="00F7209F">
        <w:rPr>
          <w:sz w:val="28"/>
          <w:szCs w:val="28"/>
          <w:lang w:val="da-DK"/>
        </w:rPr>
        <w:t>Martine Vrijheid, Marie Pedersen</w:t>
      </w:r>
    </w:p>
    <w:p w14:paraId="4954F989" w14:textId="3FB7024F" w:rsidR="00456C0A" w:rsidRPr="00B8611C" w:rsidRDefault="00DD7CB6">
      <w:pPr>
        <w:pStyle w:val="Author"/>
        <w:rPr>
          <w:rFonts w:asciiTheme="majorHAnsi" w:hAnsiTheme="majorHAnsi" w:cstheme="majorHAnsi"/>
          <w:sz w:val="28"/>
          <w:szCs w:val="28"/>
        </w:rPr>
      </w:pPr>
      <w:r>
        <w:rPr>
          <w:rFonts w:asciiTheme="majorHAnsi" w:hAnsiTheme="majorHAnsi" w:cstheme="majorHAnsi"/>
          <w:sz w:val="28"/>
          <w:szCs w:val="28"/>
        </w:rPr>
        <w:t>12</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sidR="003246A5">
        <w:rPr>
          <w:rFonts w:asciiTheme="majorHAnsi" w:hAnsiTheme="majorHAnsi" w:cstheme="majorHAnsi"/>
          <w:sz w:val="28"/>
          <w:szCs w:val="28"/>
        </w:rPr>
        <w:t>November</w:t>
      </w:r>
      <w:r w:rsidR="003E3F10" w:rsidRPr="00B8611C">
        <w:rPr>
          <w:rFonts w:asciiTheme="majorHAnsi" w:hAnsiTheme="majorHAnsi" w:cstheme="majorHAnsi"/>
          <w:sz w:val="28"/>
          <w:szCs w:val="28"/>
        </w:rPr>
        <w:t xml:space="preserve">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0</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val="en-GB"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val="en-GB"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031282">
          <w:pPr>
            <w:pStyle w:val="TOC1"/>
            <w:tabs>
              <w:tab w:val="left" w:pos="480"/>
            </w:tabs>
            <w:rPr>
              <w:rFonts w:asciiTheme="minorHAnsi" w:eastAsiaTheme="minorEastAsia" w:hAnsiTheme="minorHAnsi" w:cstheme="minorBidi"/>
              <w:bCs w:val="0"/>
              <w:noProof/>
              <w:sz w:val="22"/>
              <w:szCs w:val="22"/>
              <w:lang w:val="en-GB"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AE7AFF">
      <w:pPr>
        <w:pStyle w:val="Heading1"/>
      </w:pPr>
      <w:bookmarkStart w:id="1" w:name="_Toc39566275"/>
      <w:bookmarkEnd w:id="0"/>
      <w:r w:rsidRPr="000C32B3">
        <w:lastRenderedPageBreak/>
        <w:t>Background and aims</w:t>
      </w:r>
      <w:bookmarkEnd w:id="1"/>
    </w:p>
    <w:p w14:paraId="3B0EE515" w14:textId="09903EEE" w:rsidR="00DD7479" w:rsidRPr="00BB1428" w:rsidRDefault="00DD7479" w:rsidP="00A86C0E">
      <w:pPr>
        <w:pStyle w:val="BodyText"/>
      </w:pPr>
      <w:r w:rsidRPr="00BB1428">
        <w:t>Maternal postnatal depression</w:t>
      </w:r>
      <w:r w:rsidR="00DD4EB9">
        <w:t xml:space="preserve"> (PND)</w:t>
      </w:r>
      <w:r w:rsidRPr="00BB1428">
        <w:t xml:space="preserve"> is characterised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DATA </w:instrText>
      </w:r>
      <w:r w:rsidR="00C869ED">
        <w:fldChar w:fldCharType="end"/>
      </w:r>
      <w:r w:rsidRPr="00BB1428">
        <w:fldChar w:fldCharType="end"/>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77777777" w:rsidR="00A24BCA" w:rsidRDefault="00DD7479" w:rsidP="00A86C0E">
      <w:pPr>
        <w:pStyle w:val="BodyText"/>
        <w:rPr>
          <w:lang w:eastAsia="zh-TW"/>
        </w:rPr>
      </w:pPr>
      <w:r w:rsidRPr="00BB1428">
        <w:t xml:space="preserve">With an ever-increasing proportion of </w:t>
      </w:r>
      <w:commentRangeStart w:id="2"/>
      <w:r w:rsidRPr="00BB1428">
        <w:t>EU</w:t>
      </w:r>
      <w:commentRangeEnd w:id="2"/>
      <w:r w:rsidR="008D4CFB">
        <w:rPr>
          <w:rStyle w:val="CommentReference"/>
          <w:rFonts w:ascii="Akzidenz Grotesk BE Light" w:hAnsi="Akzidenz Grotesk BE Light" w:cstheme="minorBidi"/>
        </w:rPr>
        <w:commentReference w:id="2"/>
      </w:r>
      <w:r w:rsidRPr="00BB1428">
        <w:t xml:space="preserve"> citizens 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biological routes (e.g. neurotoxic effects of air pollution),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Pr="00BB1428">
        <w:t xml:space="preserve"> or as psychosocial stressors (e.g. disrupted sleep due to noise</w:t>
      </w:r>
      <w:r>
        <w:t>, annoyance, and</w:t>
      </w:r>
      <w:r w:rsidRPr="00BB1428">
        <w:t xml:space="preserve"> limited natural spaces to relax, exercise and socialise).</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6EF3C3D1"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xml:space="preserve">, epidemiological evidence is very limited. One small study reported a positive association between exposure to </w:t>
      </w:r>
      <w:ins w:id="3" w:author="Marie Pedersen" w:date="2020-11-25T09:24:00Z">
        <w:r w:rsidR="00D90A12">
          <w:rPr>
            <w:lang w:eastAsia="zh-TW"/>
          </w:rPr>
          <w:t xml:space="preserve">ambient airborn </w:t>
        </w:r>
      </w:ins>
      <w:r w:rsidRPr="00BB1428">
        <w:rPr>
          <w:lang w:eastAsia="zh-TW"/>
        </w:rPr>
        <w:t xml:space="preserve">particulate matter </w:t>
      </w:r>
      <w:ins w:id="4" w:author="Marie Pedersen" w:date="2020-11-25T09:24:00Z">
        <w:r w:rsidR="00D90A12">
          <w:rPr>
            <w:lang w:eastAsia="zh-TW"/>
          </w:rPr>
          <w:t xml:space="preserve">(PM) </w:t>
        </w:r>
      </w:ins>
      <w:r w:rsidRPr="00BB1428">
        <w:rPr>
          <w:lang w:eastAsia="zh-TW"/>
        </w:rPr>
        <w:t>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hospitalisation.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end"/>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is mixed</w:t>
      </w:r>
      <w:r w:rsidR="00825DA1">
        <w:t>:</w:t>
      </w:r>
      <w:r>
        <w:t xml:space="preserve"> </w:t>
      </w:r>
      <w:r w:rsidR="00CE6837">
        <w:t xml:space="preserve">McEachen </w:t>
      </w:r>
      <w:r>
        <w:t xml:space="preserve">et al. </w:t>
      </w:r>
      <w:r w:rsidR="000917D5">
        <w:t xml:space="preserve">reported an inverse association between access to green space </w:t>
      </w:r>
      <w:r w:rsidR="00335830">
        <w:t>and depression in pregnancy,</w:t>
      </w:r>
      <w:r w:rsidR="00221F15" w:rsidRPr="00221F15">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221F15">
        <w:t xml:space="preserve"> </w:t>
      </w:r>
      <w:r w:rsidR="001A0477">
        <w:t xml:space="preserve">whilst </w:t>
      </w:r>
      <w:r w:rsidR="00221F15">
        <w:t>Nichani and colleagues reported an association close to null.</w:t>
      </w:r>
      <w:r w:rsidR="00335830">
        <w:t xml:space="preserve"> </w:t>
      </w:r>
      <w:r w:rsidR="00221F15">
        <w:t xml:space="preserve">McEachen </w:t>
      </w:r>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r w:rsidR="00C80D2D">
        <w:t>N</w:t>
      </w:r>
      <w:r w:rsidR="003F5E65">
        <w:t xml:space="preserve">ormalised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t>essential</w:t>
      </w:r>
      <w:r w:rsidRPr="00BB1428">
        <w:t xml:space="preserve"> to look specifically at the perinatal period given the heightened vulnerability to stressors at this time.</w:t>
      </w:r>
    </w:p>
    <w:p w14:paraId="052A1B33" w14:textId="7AC842C6"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nine cohorts in the EU Child Cohort Network to study associations between exposure to urban environmental stressors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This project will generate new data needed to inform EU policy aiming to improve maternal and child mental health.</w:t>
      </w:r>
    </w:p>
    <w:p w14:paraId="34955F90" w14:textId="77777777" w:rsidR="00DD7479" w:rsidRDefault="00DD7479" w:rsidP="00501F0C">
      <w:pPr>
        <w:pStyle w:val="BodyText"/>
      </w:pPr>
    </w:p>
    <w:p w14:paraId="517A9B3E" w14:textId="28EF14AB" w:rsidR="009653DF" w:rsidRDefault="009653DF" w:rsidP="009653DF">
      <w:pPr>
        <w:pStyle w:val="Heading1"/>
      </w:pPr>
      <w:r>
        <w:lastRenderedPageBreak/>
        <w:t>Eligibility</w:t>
      </w:r>
    </w:p>
    <w:p w14:paraId="3B7FAE03" w14:textId="7EF6FD0D" w:rsidR="005C1A85" w:rsidRDefault="009653DF" w:rsidP="009653DF">
      <w:pPr>
        <w:pStyle w:val="BodyText"/>
      </w:pPr>
      <w:r>
        <w:t xml:space="preserve">Analysis will be restricted to </w:t>
      </w:r>
      <w:commentRangeStart w:id="5"/>
      <w:r w:rsidRPr="004274E4">
        <w:t>singleton</w:t>
      </w:r>
      <w:commentRangeEnd w:id="5"/>
      <w:r w:rsidR="00B25C46">
        <w:rPr>
          <w:rStyle w:val="CommentReference"/>
          <w:rFonts w:ascii="Akzidenz Grotesk BE Light" w:hAnsi="Akzidenz Grotesk BE Light" w:cstheme="minorBidi"/>
        </w:rPr>
        <w:commentReference w:id="5"/>
      </w:r>
      <w:r w:rsidRPr="000D15F9">
        <w:rPr>
          <w:color w:val="FF0000"/>
        </w:rPr>
        <w:t xml:space="preserve"> </w:t>
      </w:r>
      <w:r>
        <w:t xml:space="preserve">pregnancies of women giving birth to liveborn </w:t>
      </w:r>
      <w:commentRangeStart w:id="6"/>
      <w:commentRangeStart w:id="7"/>
      <w:r>
        <w:t>children</w:t>
      </w:r>
      <w:commentRangeEnd w:id="6"/>
      <w:r w:rsidR="00537D78">
        <w:rPr>
          <w:rStyle w:val="CommentReference"/>
          <w:rFonts w:ascii="Akzidenz Grotesk BE Light" w:hAnsi="Akzidenz Grotesk BE Light" w:cstheme="minorBidi"/>
        </w:rPr>
        <w:commentReference w:id="6"/>
      </w:r>
      <w:commentRangeEnd w:id="7"/>
      <w:r w:rsidR="0005613D">
        <w:rPr>
          <w:rStyle w:val="CommentReference"/>
          <w:rFonts w:ascii="Akzidenz Grotesk BE Light" w:hAnsi="Akzidenz Grotesk BE Light" w:cstheme="minorBidi"/>
        </w:rPr>
        <w:commentReference w:id="7"/>
      </w:r>
      <w:r>
        <w:t>.</w:t>
      </w:r>
      <w:r w:rsidR="005C1A85">
        <w:t xml:space="preserve"> </w:t>
      </w:r>
      <w:r>
        <w:t xml:space="preserve">The following nine cohorts will be invited to participate as they have data on environmental exposures </w:t>
      </w:r>
      <w:r w:rsidR="00A5657E">
        <w:t>(described below)</w:t>
      </w:r>
      <w:r>
        <w:t>: ALSPAC, BiB, DNBC, EDEN, GenR, INMA, NINFEA, MoBa and RHEA.</w:t>
      </w:r>
      <w:r w:rsidR="000D15F9">
        <w:t xml:space="preserve"> Of these nine, five cohorts have confirmed data on </w:t>
      </w:r>
      <w:r w:rsidR="00EC0514">
        <w:t>PND</w:t>
      </w:r>
      <w:r w:rsidR="000D15F9">
        <w:t xml:space="preserve">: </w:t>
      </w:r>
      <w:r w:rsidR="005C1A85">
        <w:t>ALSPAC, EDEN, GEN-R</w:t>
      </w:r>
      <w:r w:rsidR="00C70B13">
        <w:t>,</w:t>
      </w:r>
      <w:r w:rsidR="005C1A85">
        <w:t xml:space="preserve"> NINFEA, RHEA</w:t>
      </w:r>
      <w:r w:rsidR="00C70B13">
        <w:t>. The remaining cohorts will be contact</w:t>
      </w:r>
      <w:r w:rsidR="00BF146B">
        <w:t>ed</w:t>
      </w:r>
      <w:r w:rsidR="00C70B13">
        <w:t xml:space="preserve"> to confirm </w:t>
      </w:r>
      <w:r w:rsidR="00D41BE7">
        <w:t>if they have data available within LifeCycle</w:t>
      </w:r>
      <w:r w:rsidR="00C70B13">
        <w:t>.</w:t>
      </w:r>
    </w:p>
    <w:p w14:paraId="54E4CCEE" w14:textId="67880F57" w:rsidR="00A5657E" w:rsidRPr="009653DF" w:rsidRDefault="00BF146B" w:rsidP="009653DF">
      <w:pPr>
        <w:pStyle w:val="BodyText"/>
      </w:pPr>
      <w:r>
        <w:t>S</w:t>
      </w:r>
      <w:r w:rsidR="00A20F18">
        <w:t>ervers have been set up for all cohorts except from ALSPAC and BiB</w:t>
      </w:r>
      <w:r w:rsidR="004C33D4">
        <w:t>;</w:t>
      </w:r>
      <w:r w:rsidR="00A20F18">
        <w:t xml:space="preserve"> however these are scheduled to be</w:t>
      </w:r>
      <w:r w:rsidR="004C33D4">
        <w:t xml:space="preserve"> </w:t>
      </w:r>
      <w:r w:rsidR="008855F9">
        <w:t>launched in the next two months</w:t>
      </w:r>
      <w:r w:rsidR="00A20F18">
        <w:t>.</w:t>
      </w:r>
      <w:r w:rsidR="00B25642">
        <w:t xml:space="preserve"> DNBC </w:t>
      </w:r>
      <w:r w:rsidR="008855F9">
        <w:t xml:space="preserve">urban environmental </w:t>
      </w:r>
      <w:r w:rsidR="00B25642">
        <w:t>data</w:t>
      </w:r>
      <w:r w:rsidR="008855F9">
        <w:t xml:space="preserve"> </w:t>
      </w:r>
      <w:r w:rsidR="00B25642">
        <w:t>has not yet been uploaded; however again this will be complete</w:t>
      </w:r>
      <w:r>
        <w:t>d</w:t>
      </w:r>
      <w:r w:rsidR="00B25642">
        <w:t xml:space="preserve"> </w:t>
      </w:r>
      <w:r>
        <w:t>prior to the start of the fellowship.</w:t>
      </w:r>
    </w:p>
    <w:p w14:paraId="6A5B0C96" w14:textId="77777777" w:rsidR="00134584" w:rsidRDefault="00134584" w:rsidP="00ED5860">
      <w:pPr>
        <w:pStyle w:val="Heading1"/>
      </w:pPr>
      <w:bookmarkStart w:id="8" w:name="_Toc39566276"/>
      <w:bookmarkStart w:id="9" w:name="exposure"/>
      <w:r>
        <w:t>Exposures</w:t>
      </w:r>
      <w:bookmarkEnd w:id="8"/>
    </w:p>
    <w:p w14:paraId="33B094D8" w14:textId="6F1EBF16" w:rsidR="00F658E5" w:rsidRDefault="00D00166" w:rsidP="00B108A5">
      <w:pPr>
        <w:pStyle w:val="BodyText"/>
      </w:pPr>
      <w:r>
        <w:t xml:space="preserve">Three </w:t>
      </w:r>
      <w:r w:rsidR="00FB5C28">
        <w:t>categories of environmental stressor will be included</w:t>
      </w:r>
      <w:r w:rsidR="000D6F9F">
        <w:t xml:space="preserve">: (i) ambient air pollution, (ii) road traffic noise and (iii) access to natural spaces (Table 1). Ambient air pollution will be </w:t>
      </w:r>
      <w:r w:rsidR="005C3948">
        <w:t>indicated</w:t>
      </w:r>
      <w:r w:rsidR="000D6F9F">
        <w:t xml:space="preserve"> by </w:t>
      </w:r>
      <w:r w:rsidR="00126B28">
        <w:t xml:space="preserve">average exposure to nitrogen dioxide </w:t>
      </w:r>
      <w:r w:rsidR="00543CB7">
        <w:t>(NO</w:t>
      </w:r>
      <w:r w:rsidR="00543CB7" w:rsidRPr="00D90A12">
        <w:rPr>
          <w:vertAlign w:val="subscript"/>
          <w:rPrChange w:id="10" w:author="Marie Pedersen" w:date="2020-11-25T09:28:00Z">
            <w:rPr>
              <w:vertAlign w:val="superscript"/>
            </w:rPr>
          </w:rPrChange>
        </w:rPr>
        <w:t>2</w:t>
      </w:r>
      <w:r w:rsidR="00543CB7">
        <w:t>) and the inhalable fraction of particulate matter (PM</w:t>
      </w:r>
      <w:r w:rsidR="00543CB7" w:rsidRPr="00D90A12">
        <w:rPr>
          <w:vertAlign w:val="subscript"/>
          <w:rPrChange w:id="11" w:author="Marie Pedersen" w:date="2020-11-25T09:28:00Z">
            <w:rPr>
              <w:vertAlign w:val="superscript"/>
            </w:rPr>
          </w:rPrChange>
        </w:rPr>
        <w:t>2.5</w:t>
      </w:r>
      <w:r w:rsidR="00543CB7">
        <w:t>)</w:t>
      </w:r>
      <w:r w:rsidR="00DE2B8B">
        <w:t xml:space="preserve">. </w:t>
      </w:r>
      <w:r w:rsidR="008765B5">
        <w:t xml:space="preserve">Road traffic noise will be </w:t>
      </w:r>
      <w:r w:rsidR="00EC1A34">
        <w:t>averaged over the day, evening and night (</w:t>
      </w:r>
      <w:del w:id="12" w:author="Marie Pedersen" w:date="2020-11-25T09:28:00Z">
        <w:r w:rsidR="00EC1A34" w:rsidDel="00D90A12">
          <w:delText>lden</w:delText>
        </w:r>
      </w:del>
      <w:ins w:id="13" w:author="Marie Pedersen" w:date="2020-11-25T09:28:00Z">
        <w:r w:rsidR="00D90A12">
          <w:t>L</w:t>
        </w:r>
        <w:r w:rsidR="00D90A12" w:rsidRPr="00D90A12">
          <w:rPr>
            <w:vertAlign w:val="subscript"/>
            <w:rPrChange w:id="14" w:author="Marie Pedersen" w:date="2020-11-25T09:28:00Z">
              <w:rPr/>
            </w:rPrChange>
          </w:rPr>
          <w:t>den</w:t>
        </w:r>
      </w:ins>
      <w:r w:rsidR="00EC1A34">
        <w:t>). Exposure to natural spaces will be</w:t>
      </w:r>
      <w:r w:rsidR="005C3948">
        <w:t xml:space="preserve"> captured </w:t>
      </w:r>
      <w:r w:rsidR="00B108A5">
        <w:t xml:space="preserve">by </w:t>
      </w:r>
      <w:r w:rsidR="00543CB7">
        <w:t>NDVI</w:t>
      </w:r>
      <w:r w:rsidR="005C3948">
        <w:t xml:space="preserve"> </w:t>
      </w:r>
      <w:r w:rsidR="00543CB7">
        <w:t>and distance to nearest green and blue spaces &gt;5</w:t>
      </w:r>
      <w:ins w:id="15" w:author="Marie Pedersen" w:date="2020-11-25T09:28:00Z">
        <w:r w:rsidR="00D90A12">
          <w:t>,</w:t>
        </w:r>
      </w:ins>
      <w:r w:rsidR="00543CB7">
        <w:t>000m</w:t>
      </w:r>
      <w:r w:rsidR="00543CB7" w:rsidRPr="00D90A12">
        <w:rPr>
          <w:vertAlign w:val="superscript"/>
          <w:rPrChange w:id="16" w:author="Marie Pedersen" w:date="2020-11-25T09:28:00Z">
            <w:rPr/>
          </w:rPrChange>
        </w:rPr>
        <w:t>2</w:t>
      </w:r>
      <w:r w:rsidR="00543CB7">
        <w:t xml:space="preserve">. (21) </w:t>
      </w:r>
    </w:p>
    <w:p w14:paraId="3DEDEF93" w14:textId="3E08D050" w:rsidR="000C32B3" w:rsidRDefault="00CF580C" w:rsidP="000C32B3">
      <w:pPr>
        <w:pStyle w:val="BodyText"/>
        <w:rPr>
          <w:ins w:id="17" w:author="Tim Cadman" w:date="2020-11-25T09:17:00Z"/>
          <w:i/>
          <w:iCs/>
        </w:rPr>
      </w:pPr>
      <w:r w:rsidRPr="00CF580C">
        <w:rPr>
          <w:i/>
          <w:iCs/>
        </w:rPr>
        <w:t>Table 1: Urban environmental exposures</w:t>
      </w:r>
    </w:p>
    <w:p w14:paraId="2B8A8A5A" w14:textId="304667F9" w:rsidR="0005613D" w:rsidRPr="009653DF" w:rsidDel="0005613D" w:rsidRDefault="0005613D" w:rsidP="0005613D">
      <w:pPr>
        <w:pStyle w:val="BodyText"/>
        <w:rPr>
          <w:del w:id="18" w:author="Tim Cadman" w:date="2020-11-25T09:17:00Z"/>
          <w:moveTo w:id="19" w:author="Tim Cadman" w:date="2020-11-25T09:17:00Z"/>
        </w:rPr>
      </w:pPr>
      <w:moveToRangeStart w:id="20" w:author="Tim Cadman" w:date="2020-11-25T09:17:00Z" w:name="move57188278"/>
      <w:moveTo w:id="21" w:author="Tim Cadman" w:date="2020-11-25T09:17:00Z">
        <w:r>
          <w:t xml:space="preserve">We have defined three periods of exposure </w:t>
        </w:r>
        <w:r>
          <w:rPr>
            <w:i/>
            <w:iCs/>
          </w:rPr>
          <w:t>a priori</w:t>
        </w:r>
        <w:r>
          <w:t xml:space="preserve">: (i) </w:t>
        </w:r>
        <w:commentRangeStart w:id="22"/>
        <w:r>
          <w:t>prenatal</w:t>
        </w:r>
        <w:commentRangeEnd w:id="22"/>
        <w:r>
          <w:rPr>
            <w:rStyle w:val="CommentReference"/>
            <w:rFonts w:ascii="Akzidenz Grotesk BE Light" w:hAnsi="Akzidenz Grotesk BE Light" w:cstheme="minorBidi"/>
          </w:rPr>
          <w:commentReference w:id="22"/>
        </w:r>
        <w:r>
          <w:t xml:space="preserve">, (ii) postnatal (birth to child age 12 months) and (iii) perinatal (both pre and postnatal). </w:t>
        </w:r>
      </w:moveTo>
    </w:p>
    <w:moveToRangeEnd w:id="20"/>
    <w:p w14:paraId="732C628E" w14:textId="0E0D536E" w:rsidR="0005613D" w:rsidRPr="00CF580C" w:rsidDel="0005613D" w:rsidRDefault="0005613D" w:rsidP="000C32B3">
      <w:pPr>
        <w:pStyle w:val="BodyText"/>
        <w:rPr>
          <w:del w:id="23" w:author="Tim Cadman" w:date="2020-11-25T09:17:00Z"/>
          <w:i/>
          <w:iCs/>
        </w:rPr>
      </w:pPr>
    </w:p>
    <w:tbl>
      <w:tblPr>
        <w:tblStyle w:val="TableGrid"/>
        <w:tblW w:w="9493" w:type="dxa"/>
        <w:tblLook w:val="04A0" w:firstRow="1" w:lastRow="0" w:firstColumn="1" w:lastColumn="0" w:noHBand="0" w:noVBand="1"/>
      </w:tblPr>
      <w:tblGrid>
        <w:gridCol w:w="1838"/>
        <w:gridCol w:w="3424"/>
        <w:gridCol w:w="4231"/>
      </w:tblGrid>
      <w:tr w:rsidR="00B108A5" w:rsidRPr="003F7265" w14:paraId="79299936" w14:textId="778C0AB9" w:rsidTr="009A40BB">
        <w:trPr>
          <w:trHeight w:val="710"/>
        </w:trPr>
        <w:tc>
          <w:tcPr>
            <w:tcW w:w="1838" w:type="dxa"/>
          </w:tcPr>
          <w:p w14:paraId="18177827" w14:textId="04E62F38" w:rsidR="00B108A5" w:rsidRPr="009A40BB" w:rsidRDefault="00B108A5" w:rsidP="000E4E83">
            <w:pPr>
              <w:pStyle w:val="Compact"/>
              <w:rPr>
                <w:b/>
                <w:bCs/>
                <w:sz w:val="24"/>
              </w:rPr>
            </w:pPr>
            <w:r w:rsidRPr="009A40BB">
              <w:rPr>
                <w:b/>
                <w:bCs/>
                <w:sz w:val="24"/>
              </w:rPr>
              <w:t>Environmental exposure</w:t>
            </w:r>
          </w:p>
        </w:tc>
        <w:tc>
          <w:tcPr>
            <w:tcW w:w="3424" w:type="dxa"/>
          </w:tcPr>
          <w:p w14:paraId="5769322E" w14:textId="29FE8FD3" w:rsidR="00B108A5" w:rsidRPr="009A40BB" w:rsidRDefault="00B108A5" w:rsidP="000E4E83">
            <w:pPr>
              <w:pStyle w:val="Compact"/>
              <w:rPr>
                <w:b/>
                <w:bCs/>
                <w:sz w:val="24"/>
              </w:rPr>
            </w:pPr>
            <w:r w:rsidRPr="009A40BB">
              <w:rPr>
                <w:b/>
                <w:bCs/>
                <w:sz w:val="24"/>
              </w:rPr>
              <w:t>LifeCycle variable name(s)</w:t>
            </w:r>
          </w:p>
        </w:tc>
        <w:tc>
          <w:tcPr>
            <w:tcW w:w="4231" w:type="dxa"/>
          </w:tcPr>
          <w:p w14:paraId="79B6E985" w14:textId="547CE80E" w:rsidR="00B108A5" w:rsidRPr="009A40BB" w:rsidRDefault="00B108A5" w:rsidP="000E4E83">
            <w:pPr>
              <w:pStyle w:val="Compact"/>
              <w:rPr>
                <w:rFonts w:ascii="Arial" w:hAnsi="Arial" w:cs="Arial"/>
                <w:b/>
                <w:bCs/>
                <w:color w:val="212529"/>
                <w:sz w:val="21"/>
                <w:szCs w:val="21"/>
                <w:shd w:val="clear" w:color="auto" w:fill="FFFFFF"/>
              </w:rPr>
            </w:pPr>
            <w:r w:rsidRPr="009A40BB">
              <w:rPr>
                <w:rFonts w:ascii="Arial" w:hAnsi="Arial" w:cs="Arial"/>
                <w:b/>
                <w:bCs/>
                <w:color w:val="212529"/>
                <w:sz w:val="21"/>
                <w:szCs w:val="21"/>
                <w:shd w:val="clear" w:color="auto" w:fill="FFFFFF"/>
              </w:rPr>
              <w:t>Description</w:t>
            </w:r>
          </w:p>
        </w:tc>
      </w:tr>
      <w:tr w:rsidR="00B108A5" w:rsidRPr="003F7265" w14:paraId="29A53BBD" w14:textId="545DB79E" w:rsidTr="009A40BB">
        <w:trPr>
          <w:trHeight w:val="392"/>
        </w:trPr>
        <w:tc>
          <w:tcPr>
            <w:tcW w:w="1838" w:type="dxa"/>
            <w:vMerge w:val="restart"/>
          </w:tcPr>
          <w:p w14:paraId="2283B3BB" w14:textId="20950D8F" w:rsidR="00B108A5" w:rsidRPr="007519EB" w:rsidRDefault="00B108A5" w:rsidP="00B108A5">
            <w:pPr>
              <w:pStyle w:val="Compact"/>
              <w:rPr>
                <w:sz w:val="24"/>
              </w:rPr>
            </w:pPr>
            <w:r>
              <w:rPr>
                <w:sz w:val="24"/>
              </w:rPr>
              <w:t xml:space="preserve">Ambient air </w:t>
            </w:r>
            <w:r w:rsidR="009A40BB">
              <w:rPr>
                <w:sz w:val="24"/>
              </w:rPr>
              <w:t>pollution</w:t>
            </w:r>
          </w:p>
        </w:tc>
        <w:tc>
          <w:tcPr>
            <w:tcW w:w="3424" w:type="dxa"/>
          </w:tcPr>
          <w:p w14:paraId="7D3CEB7C" w14:textId="343E4DBC" w:rsidR="00B108A5" w:rsidRPr="007519EB" w:rsidRDefault="00B108A5" w:rsidP="00B108A5">
            <w:pPr>
              <w:pStyle w:val="Compact"/>
              <w:rPr>
                <w:sz w:val="24"/>
              </w:rPr>
            </w:pPr>
            <w:r>
              <w:rPr>
                <w:rFonts w:ascii="Arial" w:hAnsi="Arial" w:cs="Arial"/>
                <w:color w:val="212529"/>
                <w:sz w:val="21"/>
                <w:szCs w:val="21"/>
                <w:shd w:val="clear" w:color="auto" w:fill="FFFFFF"/>
              </w:rPr>
              <w:t>no2_preg, no2_</w:t>
            </w:r>
            <w:commentRangeStart w:id="24"/>
            <w:r>
              <w:rPr>
                <w:rFonts w:ascii="Arial" w:hAnsi="Arial" w:cs="Arial"/>
                <w:color w:val="212529"/>
                <w:sz w:val="21"/>
                <w:szCs w:val="21"/>
                <w:shd w:val="clear" w:color="auto" w:fill="FFFFFF"/>
              </w:rPr>
              <w:t>1</w:t>
            </w:r>
            <w:commentRangeEnd w:id="24"/>
            <w:r w:rsidR="00B25C46">
              <w:rPr>
                <w:rStyle w:val="CommentReference"/>
                <w:rFonts w:ascii="Akzidenz Grotesk BE Light" w:hAnsi="Akzidenz Grotesk BE Light" w:cstheme="minorBidi"/>
              </w:rPr>
              <w:commentReference w:id="24"/>
            </w:r>
          </w:p>
        </w:tc>
        <w:tc>
          <w:tcPr>
            <w:tcW w:w="4231" w:type="dxa"/>
          </w:tcPr>
          <w:p w14:paraId="2522EEB5" w14:textId="14CFB6F8" w:rsidR="00B108A5" w:rsidRPr="00D90A12" w:rsidRDefault="009A40BB" w:rsidP="00B108A5">
            <w:pPr>
              <w:pStyle w:val="Compact"/>
              <w:rPr>
                <w:sz w:val="24"/>
              </w:rPr>
            </w:pPr>
            <w:del w:id="25" w:author="Marie Pedersen" w:date="2020-11-25T09:29:00Z">
              <w:r w:rsidDel="00D90A12">
                <w:rPr>
                  <w:sz w:val="24"/>
                </w:rPr>
                <w:delText xml:space="preserve">Average </w:delText>
              </w:r>
            </w:del>
            <w:ins w:id="26" w:author="Marie Pedersen" w:date="2020-11-25T09:29:00Z">
              <w:r w:rsidR="00D90A12">
                <w:rPr>
                  <w:sz w:val="24"/>
                </w:rPr>
                <w:t xml:space="preserve">Pregnancy mean of </w:t>
              </w:r>
            </w:ins>
            <w:r>
              <w:rPr>
                <w:sz w:val="24"/>
              </w:rPr>
              <w:t>n</w:t>
            </w:r>
            <w:r w:rsidR="00B108A5">
              <w:rPr>
                <w:sz w:val="24"/>
              </w:rPr>
              <w:t>itrogen dioxide (NO</w:t>
            </w:r>
            <w:r w:rsidR="00B108A5" w:rsidRPr="00D90A12">
              <w:rPr>
                <w:sz w:val="24"/>
                <w:vertAlign w:val="subscript"/>
                <w:rPrChange w:id="27" w:author="Marie Pedersen" w:date="2020-11-25T09:28:00Z">
                  <w:rPr>
                    <w:sz w:val="24"/>
                    <w:vertAlign w:val="superscript"/>
                  </w:rPr>
                </w:rPrChange>
              </w:rPr>
              <w:t>2</w:t>
            </w:r>
            <w:ins w:id="28" w:author="Marie Pedersen" w:date="2020-11-25T09:30:00Z">
              <w:r w:rsidR="00D90A12">
                <w:rPr>
                  <w:sz w:val="24"/>
                </w:rPr>
                <w:t xml:space="preserve">, </w:t>
              </w:r>
            </w:ins>
            <w:del w:id="29" w:author="Marie Pedersen" w:date="2020-11-25T09:30:00Z">
              <w:r w:rsidR="00B108A5" w:rsidDel="00D90A12">
                <w:rPr>
                  <w:sz w:val="24"/>
                </w:rPr>
                <w:delText>)</w:delText>
              </w:r>
            </w:del>
            <w:ins w:id="30" w:author="Marie Pedersen" w:date="2020-11-25T09:29:00Z">
              <w:r w:rsidR="00D90A12">
                <w:rPr>
                  <w:sz w:val="24"/>
                </w:rPr>
                <w:t>ug/m</w:t>
              </w:r>
              <w:r w:rsidR="00D90A12" w:rsidRPr="00D90A12">
                <w:rPr>
                  <w:sz w:val="24"/>
                  <w:vertAlign w:val="superscript"/>
                  <w:rPrChange w:id="31" w:author="Marie Pedersen" w:date="2020-11-25T09:29:00Z">
                    <w:rPr>
                      <w:sz w:val="24"/>
                    </w:rPr>
                  </w:rPrChange>
                </w:rPr>
                <w:t>3</w:t>
              </w:r>
            </w:ins>
            <w:ins w:id="32" w:author="Marie Pedersen" w:date="2020-11-25T09:30:00Z">
              <w:r w:rsidR="00D90A12">
                <w:rPr>
                  <w:sz w:val="24"/>
                </w:rPr>
                <w:t>)</w:t>
              </w:r>
            </w:ins>
          </w:p>
        </w:tc>
      </w:tr>
      <w:tr w:rsidR="00B108A5" w:rsidRPr="003F7265" w14:paraId="3191A08F" w14:textId="7BA5EACA" w:rsidTr="009A40BB">
        <w:tc>
          <w:tcPr>
            <w:tcW w:w="1838" w:type="dxa"/>
            <w:vMerge/>
          </w:tcPr>
          <w:p w14:paraId="1923977F" w14:textId="77777777" w:rsidR="00B108A5" w:rsidRPr="007519EB" w:rsidRDefault="00B108A5" w:rsidP="00B108A5">
            <w:pPr>
              <w:pStyle w:val="Compact"/>
              <w:rPr>
                <w:sz w:val="24"/>
              </w:rPr>
            </w:pPr>
          </w:p>
        </w:tc>
        <w:tc>
          <w:tcPr>
            <w:tcW w:w="3424" w:type="dxa"/>
          </w:tcPr>
          <w:p w14:paraId="42F185D8" w14:textId="5538EC54" w:rsidR="00B108A5" w:rsidRPr="007519EB" w:rsidRDefault="00B108A5" w:rsidP="00B108A5">
            <w:pPr>
              <w:pStyle w:val="Compact"/>
              <w:rPr>
                <w:sz w:val="24"/>
              </w:rPr>
            </w:pPr>
            <w:r>
              <w:rPr>
                <w:sz w:val="24"/>
              </w:rPr>
              <w:t>pm25_preg, pm25_1</w:t>
            </w:r>
          </w:p>
        </w:tc>
        <w:tc>
          <w:tcPr>
            <w:tcW w:w="4231" w:type="dxa"/>
          </w:tcPr>
          <w:p w14:paraId="46A8948C" w14:textId="7B21625A" w:rsidR="00B108A5" w:rsidRPr="007519EB" w:rsidRDefault="00D90A12" w:rsidP="00B108A5">
            <w:pPr>
              <w:pStyle w:val="Compact"/>
              <w:rPr>
                <w:sz w:val="24"/>
              </w:rPr>
            </w:pPr>
            <w:ins w:id="33" w:author="Marie Pedersen" w:date="2020-11-25T09:29:00Z">
              <w:r>
                <w:rPr>
                  <w:sz w:val="24"/>
                </w:rPr>
                <w:t>Pregnancy mean</w:t>
              </w:r>
            </w:ins>
            <w:del w:id="34" w:author="Marie Pedersen" w:date="2020-11-25T09:29:00Z">
              <w:r w:rsidR="009A40BB" w:rsidDel="00D90A12">
                <w:rPr>
                  <w:sz w:val="24"/>
                </w:rPr>
                <w:delText>Average</w:delText>
              </w:r>
            </w:del>
            <w:ins w:id="35" w:author="Marie Pedersen" w:date="2020-11-25T09:29:00Z">
              <w:r>
                <w:rPr>
                  <w:sz w:val="24"/>
                </w:rPr>
                <w:t xml:space="preserve"> of</w:t>
              </w:r>
            </w:ins>
            <w:r w:rsidR="009A40BB">
              <w:rPr>
                <w:sz w:val="24"/>
              </w:rPr>
              <w:t xml:space="preserve"> i</w:t>
            </w:r>
            <w:r w:rsidR="00B108A5">
              <w:rPr>
                <w:sz w:val="24"/>
              </w:rPr>
              <w:t>nhalable fraction of particulate matter (PM</w:t>
            </w:r>
            <w:r w:rsidR="00B108A5" w:rsidRPr="00D90A12">
              <w:rPr>
                <w:sz w:val="24"/>
                <w:vertAlign w:val="subscript"/>
                <w:rPrChange w:id="36" w:author="Marie Pedersen" w:date="2020-11-25T09:29:00Z">
                  <w:rPr>
                    <w:sz w:val="24"/>
                    <w:vertAlign w:val="superscript"/>
                  </w:rPr>
                </w:rPrChange>
              </w:rPr>
              <w:t>2.5</w:t>
            </w:r>
            <w:ins w:id="37" w:author="Marie Pedersen" w:date="2020-11-25T09:30:00Z">
              <w:r>
                <w:rPr>
                  <w:sz w:val="24"/>
                </w:rPr>
                <w:t>, ug/m</w:t>
              </w:r>
              <w:r w:rsidRPr="00DF7BE0">
                <w:rPr>
                  <w:sz w:val="24"/>
                  <w:vertAlign w:val="superscript"/>
                </w:rPr>
                <w:t>3</w:t>
              </w:r>
            </w:ins>
            <w:r w:rsidR="00B108A5">
              <w:rPr>
                <w:sz w:val="24"/>
              </w:rPr>
              <w:t>)</w:t>
            </w:r>
          </w:p>
        </w:tc>
      </w:tr>
      <w:tr w:rsidR="00B108A5" w:rsidRPr="003F7265" w14:paraId="25C96CC9" w14:textId="1DCCC3BA" w:rsidTr="009A40BB">
        <w:tc>
          <w:tcPr>
            <w:tcW w:w="1838" w:type="dxa"/>
          </w:tcPr>
          <w:p w14:paraId="073DCE42" w14:textId="054FC53F" w:rsidR="00B108A5" w:rsidRPr="007519EB" w:rsidRDefault="00B108A5" w:rsidP="00B108A5">
            <w:pPr>
              <w:pStyle w:val="Compact"/>
              <w:rPr>
                <w:sz w:val="24"/>
              </w:rPr>
            </w:pPr>
            <w:r>
              <w:rPr>
                <w:sz w:val="24"/>
              </w:rPr>
              <w:t>Road traffic noise</w:t>
            </w:r>
          </w:p>
        </w:tc>
        <w:tc>
          <w:tcPr>
            <w:tcW w:w="3424" w:type="dxa"/>
          </w:tcPr>
          <w:p w14:paraId="3AC9628B" w14:textId="03CF33DA" w:rsidR="00B108A5" w:rsidRPr="007519EB" w:rsidRDefault="00B108A5" w:rsidP="00B108A5">
            <w:pPr>
              <w:pStyle w:val="Compact"/>
              <w:rPr>
                <w:sz w:val="24"/>
              </w:rPr>
            </w:pPr>
            <w:r>
              <w:rPr>
                <w:sz w:val="24"/>
              </w:rPr>
              <w:t>lden_preg, lden_0, lden_1</w:t>
            </w:r>
          </w:p>
        </w:tc>
        <w:tc>
          <w:tcPr>
            <w:tcW w:w="4231" w:type="dxa"/>
          </w:tcPr>
          <w:p w14:paraId="5AD64B1B" w14:textId="39B3DD09" w:rsidR="00B108A5" w:rsidRPr="007519EB" w:rsidRDefault="00D90A12" w:rsidP="00B108A5">
            <w:pPr>
              <w:pStyle w:val="Compact"/>
              <w:rPr>
                <w:sz w:val="24"/>
              </w:rPr>
            </w:pPr>
            <w:ins w:id="38" w:author="Marie Pedersen" w:date="2020-11-25T09:29:00Z">
              <w:r>
                <w:rPr>
                  <w:sz w:val="24"/>
                </w:rPr>
                <w:t>Pregnancy mean of n</w:t>
              </w:r>
            </w:ins>
            <w:del w:id="39" w:author="Marie Pedersen" w:date="2020-11-25T09:29:00Z">
              <w:r w:rsidR="00B108A5" w:rsidDel="00D90A12">
                <w:rPr>
                  <w:sz w:val="24"/>
                </w:rPr>
                <w:delText>N</w:delText>
              </w:r>
            </w:del>
            <w:r w:rsidR="00B108A5">
              <w:rPr>
                <w:sz w:val="24"/>
              </w:rPr>
              <w:t>oise from road traffic averaged over day, evening and night</w:t>
            </w:r>
            <w:ins w:id="40" w:author="Marie Pedersen" w:date="2020-11-25T09:30:00Z">
              <w:r>
                <w:rPr>
                  <w:sz w:val="24"/>
                </w:rPr>
                <w:t xml:space="preserve"> </w:t>
              </w:r>
              <w:r>
                <w:t>(L</w:t>
              </w:r>
              <w:r w:rsidRPr="00DF7BE0">
                <w:rPr>
                  <w:vertAlign w:val="subscript"/>
                </w:rPr>
                <w:t>den</w:t>
              </w:r>
              <w:r w:rsidRPr="00D90A12">
                <w:rPr>
                  <w:rPrChange w:id="41" w:author="Marie Pedersen" w:date="2020-11-25T09:30:00Z">
                    <w:rPr>
                      <w:vertAlign w:val="subscript"/>
                    </w:rPr>
                  </w:rPrChange>
                </w:rPr>
                <w:t xml:space="preserve">, </w:t>
              </w:r>
              <w:commentRangeStart w:id="42"/>
              <w:r w:rsidRPr="00D90A12">
                <w:rPr>
                  <w:rPrChange w:id="43" w:author="Marie Pedersen" w:date="2020-11-25T09:30:00Z">
                    <w:rPr>
                      <w:vertAlign w:val="subscript"/>
                    </w:rPr>
                  </w:rPrChange>
                </w:rPr>
                <w:t>dB</w:t>
              </w:r>
            </w:ins>
            <w:commentRangeEnd w:id="42"/>
            <w:r w:rsidR="0005613D">
              <w:rPr>
                <w:rStyle w:val="CommentReference"/>
                <w:rFonts w:ascii="Akzidenz Grotesk BE Light" w:hAnsi="Akzidenz Grotesk BE Light" w:cstheme="minorBidi"/>
              </w:rPr>
              <w:commentReference w:id="42"/>
            </w:r>
            <w:ins w:id="44" w:author="Marie Pedersen" w:date="2020-11-25T09:30:00Z">
              <w:r>
                <w:t>)</w:t>
              </w:r>
            </w:ins>
          </w:p>
        </w:tc>
      </w:tr>
      <w:tr w:rsidR="00B108A5" w:rsidRPr="003F7265" w14:paraId="2E823B53" w14:textId="40BE0B04" w:rsidTr="009A40BB">
        <w:tc>
          <w:tcPr>
            <w:tcW w:w="1838" w:type="dxa"/>
            <w:vMerge w:val="restart"/>
          </w:tcPr>
          <w:p w14:paraId="7BEA0A45" w14:textId="4B5C1CE7" w:rsidR="00B108A5" w:rsidRPr="007519EB" w:rsidRDefault="00B108A5" w:rsidP="00B108A5">
            <w:pPr>
              <w:pStyle w:val="Compact"/>
              <w:rPr>
                <w:sz w:val="24"/>
              </w:rPr>
            </w:pPr>
            <w:r>
              <w:rPr>
                <w:sz w:val="24"/>
              </w:rPr>
              <w:lastRenderedPageBreak/>
              <w:t>Access to natural spaces</w:t>
            </w:r>
          </w:p>
        </w:tc>
        <w:tc>
          <w:tcPr>
            <w:tcW w:w="3424" w:type="dxa"/>
          </w:tcPr>
          <w:p w14:paraId="5C98E749" w14:textId="3F04E3CC" w:rsidR="00B108A5" w:rsidRPr="007519EB" w:rsidRDefault="00B108A5" w:rsidP="00B108A5">
            <w:pPr>
              <w:pStyle w:val="Compact"/>
              <w:rPr>
                <w:sz w:val="24"/>
              </w:rPr>
            </w:pPr>
            <w:r>
              <w:rPr>
                <w:sz w:val="24"/>
              </w:rPr>
              <w:t>ndvi300_preg, ndvi300_0, ndvi300_1</w:t>
            </w:r>
          </w:p>
        </w:tc>
        <w:tc>
          <w:tcPr>
            <w:tcW w:w="4231" w:type="dxa"/>
          </w:tcPr>
          <w:p w14:paraId="70EDBCD9" w14:textId="2ECE8DA7" w:rsidR="00B108A5" w:rsidRPr="007519EB" w:rsidRDefault="00B108A5" w:rsidP="00B108A5">
            <w:pPr>
              <w:pStyle w:val="Compact"/>
              <w:rPr>
                <w:sz w:val="24"/>
              </w:rPr>
            </w:pPr>
            <w:r>
              <w:rPr>
                <w:sz w:val="24"/>
              </w:rPr>
              <w:t>Normalised Difference Vegetation Index (</w:t>
            </w:r>
            <w:commentRangeStart w:id="45"/>
            <w:commentRangeStart w:id="46"/>
            <w:ins w:id="47" w:author="Marie Pedersen" w:date="2020-11-25T09:32:00Z">
              <w:r w:rsidR="00D90A12">
                <w:rPr>
                  <w:sz w:val="24"/>
                </w:rPr>
                <w:t>cont</w:t>
              </w:r>
              <w:commentRangeEnd w:id="45"/>
              <w:r w:rsidR="00D90A12">
                <w:rPr>
                  <w:rStyle w:val="CommentReference"/>
                  <w:rFonts w:ascii="Akzidenz Grotesk BE Light" w:hAnsi="Akzidenz Grotesk BE Light" w:cstheme="minorBidi"/>
                </w:rPr>
                <w:commentReference w:id="45"/>
              </w:r>
            </w:ins>
            <w:commentRangeEnd w:id="46"/>
            <w:r w:rsidR="0005613D">
              <w:rPr>
                <w:rStyle w:val="CommentReference"/>
                <w:rFonts w:ascii="Akzidenz Grotesk BE Light" w:hAnsi="Akzidenz Grotesk BE Light" w:cstheme="minorBidi"/>
              </w:rPr>
              <w:commentReference w:id="46"/>
            </w:r>
            <w:ins w:id="48" w:author="Marie Pedersen" w:date="2020-11-25T09:32:00Z">
              <w:r w:rsidR="00D90A12">
                <w:rPr>
                  <w:sz w:val="24"/>
                </w:rPr>
                <w:t>.</w:t>
              </w:r>
            </w:ins>
            <w:ins w:id="49" w:author="Marie Pedersen" w:date="2020-11-25T09:34:00Z">
              <w:r w:rsidR="0076146E">
                <w:rPr>
                  <w:sz w:val="24"/>
                </w:rPr>
                <w:t xml:space="preserve">? </w:t>
              </w:r>
            </w:ins>
            <w:ins w:id="50" w:author="Marie Pedersen" w:date="2020-11-25T09:35:00Z">
              <w:r w:rsidR="0076146E">
                <w:rPr>
                  <w:sz w:val="24"/>
                </w:rPr>
                <w:t>or cat?</w:t>
              </w:r>
            </w:ins>
            <w:ins w:id="51" w:author="Marie Pedersen" w:date="2020-11-25T09:30:00Z">
              <w:r w:rsidR="00D90A12">
                <w:rPr>
                  <w:sz w:val="24"/>
                </w:rPr>
                <w:t xml:space="preserve"> </w:t>
              </w:r>
            </w:ins>
            <w:r>
              <w:rPr>
                <w:sz w:val="24"/>
              </w:rPr>
              <w:t>300m buffer)</w:t>
            </w:r>
          </w:p>
        </w:tc>
      </w:tr>
      <w:tr w:rsidR="00B108A5" w:rsidRPr="003F7265" w14:paraId="03923FFF" w14:textId="67EE7C64" w:rsidTr="009A40BB">
        <w:tc>
          <w:tcPr>
            <w:tcW w:w="1838" w:type="dxa"/>
            <w:vMerge/>
          </w:tcPr>
          <w:p w14:paraId="4BF45B72" w14:textId="77777777" w:rsidR="00B108A5" w:rsidRPr="007519EB" w:rsidRDefault="00B108A5" w:rsidP="00B108A5">
            <w:pPr>
              <w:pStyle w:val="Compact"/>
              <w:rPr>
                <w:sz w:val="24"/>
              </w:rPr>
            </w:pPr>
          </w:p>
        </w:tc>
        <w:tc>
          <w:tcPr>
            <w:tcW w:w="3424" w:type="dxa"/>
          </w:tcPr>
          <w:p w14:paraId="7864FA47" w14:textId="39A3EC64" w:rsidR="00B108A5" w:rsidRPr="007519EB" w:rsidRDefault="00B108A5" w:rsidP="00B108A5">
            <w:pPr>
              <w:pStyle w:val="Compact"/>
              <w:rPr>
                <w:sz w:val="24"/>
              </w:rPr>
            </w:pPr>
            <w:r>
              <w:rPr>
                <w:sz w:val="24"/>
              </w:rPr>
              <w:t>green_dist_preg, green_dist_0, green_dist_1</w:t>
            </w:r>
          </w:p>
        </w:tc>
        <w:tc>
          <w:tcPr>
            <w:tcW w:w="4231" w:type="dxa"/>
          </w:tcPr>
          <w:p w14:paraId="54E27C23" w14:textId="1EDBE7A8" w:rsidR="00B108A5" w:rsidRPr="007519EB" w:rsidRDefault="00B108A5" w:rsidP="00B108A5">
            <w:pPr>
              <w:pStyle w:val="Compact"/>
              <w:rPr>
                <w:sz w:val="24"/>
              </w:rPr>
            </w:pPr>
            <w:r>
              <w:rPr>
                <w:sz w:val="24"/>
              </w:rPr>
              <w:t>Distance to nearest green space</w:t>
            </w:r>
            <w:ins w:id="52" w:author="Marie Pedersen" w:date="2020-11-25T09:34:00Z">
              <w:r w:rsidR="0076146E">
                <w:rPr>
                  <w:sz w:val="24"/>
                </w:rPr>
                <w:t xml:space="preserve"> (m)</w:t>
              </w:r>
            </w:ins>
          </w:p>
        </w:tc>
      </w:tr>
      <w:tr w:rsidR="00B108A5" w:rsidRPr="003F7265" w14:paraId="7711C33A" w14:textId="217330B6" w:rsidTr="009A40BB">
        <w:tc>
          <w:tcPr>
            <w:tcW w:w="1838" w:type="dxa"/>
            <w:vMerge/>
          </w:tcPr>
          <w:p w14:paraId="0F87B02D" w14:textId="77777777" w:rsidR="00B108A5" w:rsidRPr="007519EB" w:rsidRDefault="00B108A5" w:rsidP="00B108A5">
            <w:pPr>
              <w:pStyle w:val="Compact"/>
              <w:rPr>
                <w:sz w:val="24"/>
              </w:rPr>
            </w:pPr>
          </w:p>
        </w:tc>
        <w:tc>
          <w:tcPr>
            <w:tcW w:w="3424" w:type="dxa"/>
          </w:tcPr>
          <w:p w14:paraId="637E6A23" w14:textId="60B085A7" w:rsidR="00B108A5" w:rsidRPr="007519EB" w:rsidRDefault="00B108A5" w:rsidP="00B108A5">
            <w:pPr>
              <w:pStyle w:val="Compact"/>
              <w:rPr>
                <w:sz w:val="24"/>
              </w:rPr>
            </w:pPr>
            <w:r>
              <w:rPr>
                <w:sz w:val="24"/>
              </w:rPr>
              <w:t>blue_dist_preg, blue_dist_0, blue_dist_1</w:t>
            </w:r>
          </w:p>
        </w:tc>
        <w:tc>
          <w:tcPr>
            <w:tcW w:w="4231" w:type="dxa"/>
          </w:tcPr>
          <w:p w14:paraId="03BABEF9" w14:textId="213EEDE3" w:rsidR="00B108A5" w:rsidRPr="007519EB" w:rsidRDefault="00B108A5" w:rsidP="00B108A5">
            <w:pPr>
              <w:pStyle w:val="Compact"/>
              <w:rPr>
                <w:sz w:val="24"/>
              </w:rPr>
            </w:pPr>
            <w:r>
              <w:rPr>
                <w:sz w:val="24"/>
              </w:rPr>
              <w:t>Distance to nearest blue space</w:t>
            </w:r>
            <w:ins w:id="53" w:author="Marie Pedersen" w:date="2020-11-25T09:35:00Z">
              <w:r w:rsidR="0076146E">
                <w:rPr>
                  <w:sz w:val="24"/>
                </w:rPr>
                <w:t xml:space="preserve"> (</w:t>
              </w:r>
              <w:commentRangeStart w:id="54"/>
              <w:r w:rsidR="0076146E">
                <w:rPr>
                  <w:sz w:val="24"/>
                </w:rPr>
                <w:t>m</w:t>
              </w:r>
            </w:ins>
            <w:commentRangeEnd w:id="54"/>
            <w:ins w:id="55" w:author="Marie Pedersen" w:date="2020-11-25T09:39:00Z">
              <w:r w:rsidR="0076146E">
                <w:rPr>
                  <w:rStyle w:val="CommentReference"/>
                  <w:rFonts w:ascii="Akzidenz Grotesk BE Light" w:hAnsi="Akzidenz Grotesk BE Light" w:cstheme="minorBidi"/>
                </w:rPr>
                <w:commentReference w:id="54"/>
              </w:r>
            </w:ins>
            <w:ins w:id="56" w:author="Marie Pedersen" w:date="2020-11-25T09:35:00Z">
              <w:r w:rsidR="0076146E">
                <w:rPr>
                  <w:sz w:val="24"/>
                </w:rPr>
                <w:t>)</w:t>
              </w:r>
            </w:ins>
          </w:p>
        </w:tc>
      </w:tr>
    </w:tbl>
    <w:bookmarkEnd w:id="9"/>
    <w:p w14:paraId="6FF7B791" w14:textId="5B9D5669" w:rsidR="00B108A5" w:rsidRPr="009653DF" w:rsidDel="0005613D" w:rsidRDefault="00485E7E" w:rsidP="00581F2E">
      <w:pPr>
        <w:pStyle w:val="BodyText"/>
        <w:rPr>
          <w:moveFrom w:id="57" w:author="Tim Cadman" w:date="2020-11-25T09:17:00Z"/>
        </w:rPr>
      </w:pPr>
      <w:moveFromRangeStart w:id="58" w:author="Tim Cadman" w:date="2020-11-25T09:17:00Z" w:name="move57188278"/>
      <w:moveFrom w:id="59" w:author="Tim Cadman" w:date="2020-11-25T09:17:00Z">
        <w:r w:rsidDel="0005613D">
          <w:t>We have defined three periods of exposure</w:t>
        </w:r>
        <w:r w:rsidR="00867919" w:rsidDel="0005613D">
          <w:t xml:space="preserve"> </w:t>
        </w:r>
        <w:r w:rsidR="00867919" w:rsidDel="0005613D">
          <w:rPr>
            <w:i/>
            <w:iCs/>
          </w:rPr>
          <w:t>a priori</w:t>
        </w:r>
        <w:r w:rsidDel="0005613D">
          <w:t>:</w:t>
        </w:r>
        <w:r w:rsidR="00B108A5" w:rsidDel="0005613D">
          <w:t xml:space="preserve"> (i) </w:t>
        </w:r>
        <w:commentRangeStart w:id="60"/>
        <w:r w:rsidR="00B108A5" w:rsidDel="0005613D">
          <w:t>prenatal</w:t>
        </w:r>
        <w:commentRangeEnd w:id="60"/>
        <w:r w:rsidR="0076146E" w:rsidDel="0005613D">
          <w:rPr>
            <w:rStyle w:val="CommentReference"/>
            <w:rFonts w:ascii="Akzidenz Grotesk BE Light" w:hAnsi="Akzidenz Grotesk BE Light" w:cstheme="minorBidi"/>
          </w:rPr>
          <w:commentReference w:id="60"/>
        </w:r>
        <w:r w:rsidR="00B108A5" w:rsidDel="0005613D">
          <w:t xml:space="preserve">, (ii) postnatal (birth to child age 12 months) and (iii) perinatal (both pre and </w:t>
        </w:r>
        <w:commentRangeStart w:id="61"/>
        <w:commentRangeStart w:id="62"/>
        <w:r w:rsidR="00B108A5" w:rsidDel="0005613D">
          <w:t>postnatal</w:t>
        </w:r>
      </w:moveFrom>
      <w:commentRangeEnd w:id="61"/>
      <w:r w:rsidR="0005613D">
        <w:rPr>
          <w:rStyle w:val="CommentReference"/>
          <w:rFonts w:ascii="Akzidenz Grotesk BE Light" w:hAnsi="Akzidenz Grotesk BE Light" w:cstheme="minorBidi"/>
        </w:rPr>
        <w:commentReference w:id="61"/>
      </w:r>
      <w:commentRangeEnd w:id="62"/>
      <w:r w:rsidR="001415B0">
        <w:rPr>
          <w:rStyle w:val="CommentReference"/>
          <w:rFonts w:ascii="Akzidenz Grotesk BE Light" w:hAnsi="Akzidenz Grotesk BE Light" w:cstheme="minorBidi"/>
        </w:rPr>
        <w:commentReference w:id="62"/>
      </w:r>
      <w:moveFrom w:id="63" w:author="Tim Cadman" w:date="2020-11-25T09:17:00Z">
        <w:r w:rsidR="00B108A5" w:rsidDel="0005613D">
          <w:t xml:space="preserve">). </w:t>
        </w:r>
      </w:moveFrom>
    </w:p>
    <w:p w14:paraId="37EDBA1D" w14:textId="71CD05D0" w:rsidR="00134584" w:rsidRDefault="00134584" w:rsidP="00ED5860">
      <w:pPr>
        <w:pStyle w:val="Heading1"/>
      </w:pPr>
      <w:bookmarkStart w:id="64" w:name="_Toc39566277"/>
      <w:moveFromRangeEnd w:id="58"/>
      <w:r>
        <w:t>Outcome</w:t>
      </w:r>
      <w:bookmarkEnd w:id="64"/>
    </w:p>
    <w:p w14:paraId="4DD1CE71" w14:textId="3569A46D" w:rsidR="00F67A27" w:rsidRDefault="0098621F" w:rsidP="009653DF">
      <w:pPr>
        <w:pStyle w:val="BodyText"/>
      </w:pPr>
      <w:r>
        <w:t>Maternal p</w:t>
      </w:r>
      <w:r w:rsidR="00F67A27">
        <w:t xml:space="preserve">ostnatal depression is </w:t>
      </w:r>
      <w:r>
        <w:t xml:space="preserve">captured within LifeCycle by a binary variable </w:t>
      </w:r>
      <w:r w:rsidR="00EF7E13">
        <w:t>(yes/no)</w:t>
      </w:r>
      <w:r w:rsidR="00FD25E6">
        <w:t xml:space="preserve">, derived from </w:t>
      </w:r>
      <w:r w:rsidR="00867919">
        <w:t xml:space="preserve">either </w:t>
      </w:r>
      <w:r w:rsidR="00F151AE">
        <w:t xml:space="preserve">questionnaire, self-report of diagnosis or linked registry </w:t>
      </w:r>
      <w:commentRangeStart w:id="65"/>
      <w:r w:rsidR="00F151AE">
        <w:t>data</w:t>
      </w:r>
      <w:commentRangeEnd w:id="65"/>
      <w:r w:rsidR="0076146E">
        <w:rPr>
          <w:rStyle w:val="CommentReference"/>
          <w:rFonts w:ascii="Akzidenz Grotesk BE Light" w:hAnsi="Akzidenz Grotesk BE Light" w:cstheme="minorBidi"/>
        </w:rPr>
        <w:commentReference w:id="65"/>
      </w:r>
      <w:r w:rsidR="00F151AE">
        <w:t xml:space="preserve">. Table 2 shows the </w:t>
      </w:r>
      <w:r w:rsidR="00582703">
        <w:t>available data based on the LifeCycle catalogue. Cohorts will be contacted to clarify missing information</w:t>
      </w:r>
      <w:r w:rsidR="00633ADC">
        <w:t>.</w:t>
      </w:r>
    </w:p>
    <w:p w14:paraId="45ACA329" w14:textId="36567A0E" w:rsidR="00134584" w:rsidRPr="00F151AE" w:rsidRDefault="00134584" w:rsidP="00134584">
      <w:pPr>
        <w:pStyle w:val="BodyText"/>
        <w:rPr>
          <w:i/>
          <w:iCs/>
        </w:rPr>
      </w:pPr>
      <w:r w:rsidRPr="00F151AE">
        <w:rPr>
          <w:i/>
          <w:iCs/>
        </w:rPr>
        <w:t>Table 2</w:t>
      </w:r>
      <w:r w:rsidR="00F151AE" w:rsidRPr="00F151AE">
        <w:rPr>
          <w:i/>
          <w:iCs/>
        </w:rPr>
        <w:t>: Available data on post-natal depression</w:t>
      </w:r>
    </w:p>
    <w:tbl>
      <w:tblPr>
        <w:tblStyle w:val="TableGrid"/>
        <w:tblW w:w="9209" w:type="dxa"/>
        <w:tblLook w:val="04A0" w:firstRow="1" w:lastRow="0" w:firstColumn="1" w:lastColumn="0" w:noHBand="0" w:noVBand="1"/>
      </w:tblPr>
      <w:tblGrid>
        <w:gridCol w:w="1089"/>
        <w:gridCol w:w="1130"/>
        <w:gridCol w:w="3970"/>
        <w:gridCol w:w="3020"/>
      </w:tblGrid>
      <w:tr w:rsidR="006D0E48" w:rsidRPr="003F7265" w14:paraId="1EBBD423" w14:textId="248AB0B3" w:rsidTr="00495A1F">
        <w:trPr>
          <w:trHeight w:val="710"/>
        </w:trPr>
        <w:tc>
          <w:tcPr>
            <w:tcW w:w="1129" w:type="dxa"/>
          </w:tcPr>
          <w:p w14:paraId="20CD0CBE" w14:textId="225C4612" w:rsidR="006D0E48" w:rsidRPr="00B55E41" w:rsidRDefault="006D0E48" w:rsidP="00CF3E27">
            <w:pPr>
              <w:pStyle w:val="Compact"/>
              <w:rPr>
                <w:sz w:val="24"/>
              </w:rPr>
            </w:pPr>
            <w:r>
              <w:rPr>
                <w:b/>
                <w:bCs/>
                <w:sz w:val="24"/>
              </w:rPr>
              <w:t>Cohort</w:t>
            </w:r>
          </w:p>
        </w:tc>
        <w:tc>
          <w:tcPr>
            <w:tcW w:w="1134" w:type="dxa"/>
          </w:tcPr>
          <w:p w14:paraId="756EA0B3" w14:textId="79F2195A" w:rsidR="006D0E48" w:rsidRPr="00B55E41" w:rsidRDefault="006D0E48" w:rsidP="00CF3E27">
            <w:pPr>
              <w:pStyle w:val="Compact"/>
              <w:rPr>
                <w:sz w:val="24"/>
              </w:rPr>
            </w:pPr>
            <w:r>
              <w:rPr>
                <w:b/>
                <w:bCs/>
                <w:sz w:val="24"/>
              </w:rPr>
              <w:t>Data available</w:t>
            </w:r>
          </w:p>
        </w:tc>
        <w:tc>
          <w:tcPr>
            <w:tcW w:w="4536" w:type="dxa"/>
          </w:tcPr>
          <w:p w14:paraId="54BFF634" w14:textId="63290FC2" w:rsidR="006D0E48" w:rsidRPr="00B55E41" w:rsidRDefault="006D0E48" w:rsidP="00CF3E27">
            <w:pPr>
              <w:pStyle w:val="Compact"/>
              <w:rPr>
                <w:b/>
                <w:bCs/>
                <w:sz w:val="24"/>
              </w:rPr>
            </w:pPr>
            <w:r>
              <w:rPr>
                <w:b/>
                <w:bCs/>
                <w:sz w:val="24"/>
              </w:rPr>
              <w:t>Definition</w:t>
            </w:r>
          </w:p>
        </w:tc>
        <w:tc>
          <w:tcPr>
            <w:tcW w:w="2410" w:type="dxa"/>
          </w:tcPr>
          <w:p w14:paraId="77A97680" w14:textId="17DF89B8" w:rsidR="006D0E48" w:rsidRDefault="00677692" w:rsidP="00CF3E27">
            <w:pPr>
              <w:pStyle w:val="Compact"/>
              <w:rPr>
                <w:b/>
                <w:bCs/>
                <w:sz w:val="24"/>
              </w:rPr>
            </w:pPr>
            <w:r>
              <w:rPr>
                <w:b/>
                <w:bCs/>
                <w:sz w:val="24"/>
              </w:rPr>
              <w:t xml:space="preserve">Time of </w:t>
            </w:r>
            <w:commentRangeStart w:id="66"/>
            <w:commentRangeStart w:id="67"/>
            <w:commentRangeStart w:id="68"/>
            <w:r>
              <w:rPr>
                <w:b/>
                <w:bCs/>
                <w:sz w:val="24"/>
              </w:rPr>
              <w:t>measurement</w:t>
            </w:r>
            <w:commentRangeEnd w:id="66"/>
            <w:r w:rsidR="003D60B5">
              <w:rPr>
                <w:rStyle w:val="CommentReference"/>
                <w:rFonts w:ascii="Akzidenz Grotesk BE Light" w:hAnsi="Akzidenz Grotesk BE Light" w:cstheme="minorBidi"/>
              </w:rPr>
              <w:commentReference w:id="66"/>
            </w:r>
            <w:commentRangeEnd w:id="67"/>
            <w:r w:rsidR="00B25C46">
              <w:rPr>
                <w:rStyle w:val="CommentReference"/>
                <w:rFonts w:ascii="Akzidenz Grotesk BE Light" w:hAnsi="Akzidenz Grotesk BE Light" w:cstheme="minorBidi"/>
              </w:rPr>
              <w:commentReference w:id="67"/>
            </w:r>
            <w:commentRangeEnd w:id="68"/>
            <w:r w:rsidR="001415B0">
              <w:rPr>
                <w:rStyle w:val="CommentReference"/>
                <w:rFonts w:ascii="Akzidenz Grotesk BE Light" w:hAnsi="Akzidenz Grotesk BE Light" w:cstheme="minorBidi"/>
              </w:rPr>
              <w:commentReference w:id="68"/>
            </w:r>
          </w:p>
        </w:tc>
      </w:tr>
      <w:tr w:rsidR="006D0E48" w:rsidRPr="003F7265" w14:paraId="2A6B168E" w14:textId="496A13DC" w:rsidTr="00495A1F">
        <w:tc>
          <w:tcPr>
            <w:tcW w:w="1129" w:type="dxa"/>
          </w:tcPr>
          <w:p w14:paraId="6D05A5A7" w14:textId="1DA8138C" w:rsidR="006D0E48" w:rsidRPr="00F93B09" w:rsidRDefault="006D0E48" w:rsidP="00134584">
            <w:pPr>
              <w:pStyle w:val="Compact"/>
              <w:rPr>
                <w:color w:val="00B050"/>
                <w:sz w:val="24"/>
              </w:rPr>
            </w:pPr>
            <w:r w:rsidRPr="00F93B09">
              <w:rPr>
                <w:color w:val="00B050"/>
              </w:rPr>
              <w:t>ALSPAC</w:t>
            </w:r>
          </w:p>
        </w:tc>
        <w:tc>
          <w:tcPr>
            <w:tcW w:w="1134" w:type="dxa"/>
          </w:tcPr>
          <w:p w14:paraId="0CB0FA1F" w14:textId="00F9153F" w:rsidR="006D0E48" w:rsidRPr="00F93B09" w:rsidRDefault="006D0E48" w:rsidP="00134584">
            <w:pPr>
              <w:pStyle w:val="Compact"/>
              <w:rPr>
                <w:color w:val="00B050"/>
                <w:sz w:val="24"/>
              </w:rPr>
            </w:pPr>
            <w:r w:rsidRPr="00F93B09">
              <w:rPr>
                <w:color w:val="00B050"/>
                <w:sz w:val="24"/>
              </w:rPr>
              <w:t>Yes</w:t>
            </w:r>
          </w:p>
        </w:tc>
        <w:tc>
          <w:tcPr>
            <w:tcW w:w="4536" w:type="dxa"/>
          </w:tcPr>
          <w:p w14:paraId="14BE7723" w14:textId="24C44FE1" w:rsidR="006D0E48" w:rsidRPr="00F93B09" w:rsidRDefault="006D0E48" w:rsidP="00134584">
            <w:pPr>
              <w:pStyle w:val="Compact"/>
              <w:rPr>
                <w:color w:val="00B050"/>
                <w:sz w:val="24"/>
              </w:rPr>
            </w:pPr>
            <w:r w:rsidRPr="00F93B09">
              <w:rPr>
                <w:color w:val="00B050"/>
                <w:sz w:val="24"/>
              </w:rPr>
              <w:t>EPDS</w:t>
            </w:r>
            <w:r w:rsidR="00633ADC">
              <w:rPr>
                <w:color w:val="00B050"/>
                <w:sz w:val="24"/>
              </w:rPr>
              <w:t xml:space="preserve"> score</w:t>
            </w:r>
            <w:r w:rsidRPr="00F93B09">
              <w:rPr>
                <w:color w:val="00B050"/>
                <w:sz w:val="24"/>
              </w:rPr>
              <w:t xml:space="preserve"> &gt; 12</w:t>
            </w:r>
          </w:p>
        </w:tc>
        <w:tc>
          <w:tcPr>
            <w:tcW w:w="2410" w:type="dxa"/>
          </w:tcPr>
          <w:p w14:paraId="0588C8CD" w14:textId="41E2F484" w:rsidR="006D0E48" w:rsidRPr="00F93B09" w:rsidRDefault="00677692" w:rsidP="00134584">
            <w:pPr>
              <w:pStyle w:val="Compact"/>
              <w:rPr>
                <w:color w:val="00B050"/>
                <w:sz w:val="24"/>
              </w:rPr>
            </w:pPr>
            <w:r>
              <w:rPr>
                <w:color w:val="00B050"/>
                <w:sz w:val="24"/>
              </w:rPr>
              <w:t xml:space="preserve">12 weeks </w:t>
            </w:r>
          </w:p>
        </w:tc>
      </w:tr>
      <w:tr w:rsidR="006D0E48" w:rsidRPr="003F7265" w14:paraId="6E5D578B" w14:textId="70B53ADF" w:rsidTr="00495A1F">
        <w:tc>
          <w:tcPr>
            <w:tcW w:w="1129" w:type="dxa"/>
          </w:tcPr>
          <w:p w14:paraId="4E0EF207" w14:textId="45EE35C6" w:rsidR="006D0E48" w:rsidRPr="007D34D1" w:rsidRDefault="006D0E48" w:rsidP="00134584">
            <w:pPr>
              <w:pStyle w:val="Compact"/>
              <w:rPr>
                <w:color w:val="E36C0A" w:themeColor="accent6" w:themeShade="BF"/>
                <w:sz w:val="24"/>
              </w:rPr>
            </w:pPr>
            <w:r w:rsidRPr="007D34D1">
              <w:rPr>
                <w:color w:val="E36C0A" w:themeColor="accent6" w:themeShade="BF"/>
              </w:rPr>
              <w:t>BiB</w:t>
            </w:r>
          </w:p>
        </w:tc>
        <w:tc>
          <w:tcPr>
            <w:tcW w:w="1134" w:type="dxa"/>
          </w:tcPr>
          <w:p w14:paraId="2E67E104" w14:textId="784DFD02" w:rsidR="006D0E48" w:rsidRPr="007D34D1" w:rsidRDefault="00677692" w:rsidP="00134584">
            <w:pPr>
              <w:pStyle w:val="Compact"/>
              <w:rPr>
                <w:color w:val="E36C0A" w:themeColor="accent6" w:themeShade="BF"/>
                <w:sz w:val="24"/>
              </w:rPr>
            </w:pPr>
            <w:r>
              <w:rPr>
                <w:color w:val="E36C0A" w:themeColor="accent6" w:themeShade="BF"/>
                <w:sz w:val="24"/>
              </w:rPr>
              <w:t>???</w:t>
            </w:r>
          </w:p>
        </w:tc>
        <w:tc>
          <w:tcPr>
            <w:tcW w:w="4536" w:type="dxa"/>
          </w:tcPr>
          <w:p w14:paraId="0D07B285" w14:textId="1FC11977" w:rsidR="006D0E48" w:rsidRPr="007D34D1" w:rsidRDefault="006D0E48" w:rsidP="00134584">
            <w:pPr>
              <w:pStyle w:val="Compact"/>
              <w:rPr>
                <w:color w:val="E36C0A" w:themeColor="accent6" w:themeShade="BF"/>
                <w:sz w:val="24"/>
              </w:rPr>
            </w:pPr>
            <w:r w:rsidRPr="007D34D1">
              <w:rPr>
                <w:color w:val="E36C0A" w:themeColor="accent6" w:themeShade="BF"/>
                <w:sz w:val="24"/>
              </w:rPr>
              <w:t>GHQ-28</w:t>
            </w:r>
            <w:r w:rsidR="00677692">
              <w:rPr>
                <w:color w:val="E36C0A" w:themeColor="accent6" w:themeShade="BF"/>
                <w:sz w:val="24"/>
              </w:rPr>
              <w:t>?</w:t>
            </w:r>
          </w:p>
        </w:tc>
        <w:tc>
          <w:tcPr>
            <w:tcW w:w="2410" w:type="dxa"/>
          </w:tcPr>
          <w:p w14:paraId="73A083CE" w14:textId="41A3D0C6" w:rsidR="006D0E48" w:rsidRDefault="00677692" w:rsidP="00134584">
            <w:pPr>
              <w:pStyle w:val="Compact"/>
              <w:rPr>
                <w:color w:val="E36C0A" w:themeColor="accent6" w:themeShade="BF"/>
                <w:sz w:val="24"/>
              </w:rPr>
            </w:pPr>
            <w:r>
              <w:rPr>
                <w:color w:val="E36C0A" w:themeColor="accent6" w:themeShade="BF"/>
                <w:sz w:val="24"/>
              </w:rPr>
              <w:t>???</w:t>
            </w:r>
          </w:p>
        </w:tc>
      </w:tr>
      <w:tr w:rsidR="006D0E48" w:rsidRPr="003F7265" w14:paraId="14F8A58D" w14:textId="52FC815A" w:rsidTr="00495A1F">
        <w:tc>
          <w:tcPr>
            <w:tcW w:w="1129" w:type="dxa"/>
          </w:tcPr>
          <w:p w14:paraId="3FBDFEBD" w14:textId="19F91FF0" w:rsidR="006D0E48" w:rsidRPr="00354B42" w:rsidRDefault="006D0E48" w:rsidP="00134584">
            <w:pPr>
              <w:pStyle w:val="Compact"/>
              <w:rPr>
                <w:color w:val="E36C0A" w:themeColor="accent6" w:themeShade="BF"/>
              </w:rPr>
            </w:pPr>
            <w:r w:rsidRPr="00354B42">
              <w:rPr>
                <w:color w:val="E36C0A" w:themeColor="accent6" w:themeShade="BF"/>
              </w:rPr>
              <w:t>DNBC</w:t>
            </w:r>
          </w:p>
        </w:tc>
        <w:tc>
          <w:tcPr>
            <w:tcW w:w="1134" w:type="dxa"/>
          </w:tcPr>
          <w:p w14:paraId="76E25F3D" w14:textId="1F390C99" w:rsidR="006D0E48" w:rsidRPr="00354B42" w:rsidRDefault="006D0E48" w:rsidP="00526C2A">
            <w:pPr>
              <w:pStyle w:val="Compact"/>
              <w:rPr>
                <w:color w:val="E36C0A" w:themeColor="accent6" w:themeShade="BF"/>
                <w:sz w:val="24"/>
              </w:rPr>
            </w:pPr>
            <w:r w:rsidRPr="00354B42">
              <w:rPr>
                <w:color w:val="E36C0A" w:themeColor="accent6" w:themeShade="BF"/>
                <w:sz w:val="24"/>
              </w:rPr>
              <w:t>Yes</w:t>
            </w:r>
          </w:p>
        </w:tc>
        <w:tc>
          <w:tcPr>
            <w:tcW w:w="4536" w:type="dxa"/>
          </w:tcPr>
          <w:p w14:paraId="46EEBF73" w14:textId="339405BF" w:rsidR="006D0E48" w:rsidRPr="00354B42" w:rsidRDefault="00677692" w:rsidP="00526C2A">
            <w:pPr>
              <w:pStyle w:val="Compact"/>
              <w:rPr>
                <w:color w:val="E36C0A" w:themeColor="accent6" w:themeShade="BF"/>
                <w:sz w:val="24"/>
              </w:rPr>
            </w:pPr>
            <w:r>
              <w:rPr>
                <w:color w:val="E36C0A" w:themeColor="accent6" w:themeShade="BF"/>
                <w:sz w:val="24"/>
              </w:rPr>
              <w:t>???</w:t>
            </w:r>
          </w:p>
        </w:tc>
        <w:tc>
          <w:tcPr>
            <w:tcW w:w="2410" w:type="dxa"/>
          </w:tcPr>
          <w:p w14:paraId="3BFB4C0A" w14:textId="71CE4C27" w:rsidR="006D0E48" w:rsidRPr="00354B42" w:rsidRDefault="00677692" w:rsidP="00526C2A">
            <w:pPr>
              <w:pStyle w:val="Compact"/>
              <w:rPr>
                <w:color w:val="E36C0A" w:themeColor="accent6" w:themeShade="BF"/>
                <w:sz w:val="24"/>
              </w:rPr>
            </w:pPr>
            <w:r>
              <w:rPr>
                <w:color w:val="E36C0A" w:themeColor="accent6" w:themeShade="BF"/>
                <w:sz w:val="24"/>
              </w:rPr>
              <w:t>???</w:t>
            </w:r>
          </w:p>
        </w:tc>
      </w:tr>
      <w:tr w:rsidR="006D0E48" w:rsidRPr="003F7265" w14:paraId="5BF9C9C9" w14:textId="107CFC34" w:rsidTr="00495A1F">
        <w:tc>
          <w:tcPr>
            <w:tcW w:w="1129" w:type="dxa"/>
          </w:tcPr>
          <w:p w14:paraId="1762D50A" w14:textId="3F3356A9" w:rsidR="006D0E48" w:rsidRPr="000D1A03" w:rsidRDefault="006D0E48" w:rsidP="00134584">
            <w:pPr>
              <w:pStyle w:val="Compact"/>
              <w:rPr>
                <w:color w:val="00B050"/>
              </w:rPr>
            </w:pPr>
            <w:r w:rsidRPr="000D1A03">
              <w:rPr>
                <w:color w:val="00B050"/>
              </w:rPr>
              <w:t xml:space="preserve">EDEN </w:t>
            </w:r>
          </w:p>
        </w:tc>
        <w:tc>
          <w:tcPr>
            <w:tcW w:w="1134" w:type="dxa"/>
          </w:tcPr>
          <w:p w14:paraId="4593A3EB" w14:textId="285FF25D" w:rsidR="006D0E48" w:rsidRPr="000D1A03" w:rsidRDefault="006D0E48" w:rsidP="00134584">
            <w:pPr>
              <w:pStyle w:val="Compact"/>
              <w:rPr>
                <w:color w:val="00B050"/>
                <w:sz w:val="24"/>
              </w:rPr>
            </w:pPr>
            <w:r w:rsidRPr="000D1A03">
              <w:rPr>
                <w:color w:val="00B050"/>
                <w:sz w:val="24"/>
              </w:rPr>
              <w:t>Yes</w:t>
            </w:r>
          </w:p>
        </w:tc>
        <w:tc>
          <w:tcPr>
            <w:tcW w:w="4536" w:type="dxa"/>
          </w:tcPr>
          <w:p w14:paraId="5FC6AD94" w14:textId="41E03A5C" w:rsidR="006D0E48" w:rsidRPr="000D1A03" w:rsidRDefault="006D0E48" w:rsidP="00134584">
            <w:pPr>
              <w:pStyle w:val="Compact"/>
              <w:rPr>
                <w:color w:val="00B050"/>
                <w:sz w:val="24"/>
              </w:rPr>
            </w:pPr>
            <w:r>
              <w:rPr>
                <w:color w:val="00B050"/>
                <w:sz w:val="24"/>
              </w:rPr>
              <w:t>Single self-report question asking whether mother took anti-depressant medication</w:t>
            </w:r>
          </w:p>
        </w:tc>
        <w:tc>
          <w:tcPr>
            <w:tcW w:w="2410" w:type="dxa"/>
          </w:tcPr>
          <w:p w14:paraId="25E414A3" w14:textId="6C9C7FAF" w:rsidR="006D0E48" w:rsidRDefault="00495A1F" w:rsidP="00134584">
            <w:pPr>
              <w:pStyle w:val="Compact"/>
              <w:rPr>
                <w:color w:val="00B050"/>
                <w:sz w:val="24"/>
              </w:rPr>
            </w:pPr>
            <w:r w:rsidRPr="00B45DD5">
              <w:rPr>
                <w:color w:val="F79646" w:themeColor="accent6"/>
                <w:sz w:val="24"/>
              </w:rPr>
              <w:t>???</w:t>
            </w:r>
          </w:p>
        </w:tc>
      </w:tr>
      <w:tr w:rsidR="006D0E48" w:rsidRPr="003F7265" w14:paraId="2549FD4E" w14:textId="317CC7A6" w:rsidTr="00495A1F">
        <w:tc>
          <w:tcPr>
            <w:tcW w:w="1129" w:type="dxa"/>
          </w:tcPr>
          <w:p w14:paraId="597F23D5" w14:textId="2F905C8D" w:rsidR="006D0E48" w:rsidRPr="00F93B09" w:rsidRDefault="006D0E48" w:rsidP="00BF2A4A">
            <w:pPr>
              <w:pStyle w:val="Compact"/>
              <w:rPr>
                <w:color w:val="00B050"/>
                <w:sz w:val="24"/>
              </w:rPr>
            </w:pPr>
            <w:r w:rsidRPr="00F93B09">
              <w:rPr>
                <w:color w:val="00B050"/>
              </w:rPr>
              <w:t xml:space="preserve">GenR </w:t>
            </w:r>
          </w:p>
        </w:tc>
        <w:tc>
          <w:tcPr>
            <w:tcW w:w="1134" w:type="dxa"/>
          </w:tcPr>
          <w:p w14:paraId="7D8E7685" w14:textId="34A830F4" w:rsidR="006D0E48" w:rsidRPr="00F93B09" w:rsidRDefault="006D0E48" w:rsidP="00BF2A4A">
            <w:pPr>
              <w:pStyle w:val="Compact"/>
              <w:rPr>
                <w:color w:val="00B050"/>
                <w:sz w:val="24"/>
              </w:rPr>
            </w:pPr>
            <w:r w:rsidRPr="00F93B09">
              <w:rPr>
                <w:color w:val="00B050"/>
                <w:sz w:val="24"/>
              </w:rPr>
              <w:t>Yes</w:t>
            </w:r>
          </w:p>
        </w:tc>
        <w:tc>
          <w:tcPr>
            <w:tcW w:w="4536" w:type="dxa"/>
          </w:tcPr>
          <w:p w14:paraId="6576CBC0" w14:textId="44658DFF" w:rsidR="006D0E48" w:rsidRPr="00F93B09" w:rsidRDefault="006D0E48" w:rsidP="00BF2A4A">
            <w:pPr>
              <w:pStyle w:val="Compact"/>
              <w:rPr>
                <w:color w:val="00B050"/>
                <w:sz w:val="24"/>
              </w:rPr>
            </w:pPr>
            <w:r w:rsidRPr="00F93B09">
              <w:rPr>
                <w:color w:val="00B050"/>
                <w:sz w:val="24"/>
              </w:rPr>
              <w:t xml:space="preserve">EPDS </w:t>
            </w:r>
            <w:r w:rsidR="00633ADC">
              <w:rPr>
                <w:color w:val="00B050"/>
                <w:sz w:val="24"/>
              </w:rPr>
              <w:t xml:space="preserve">score </w:t>
            </w:r>
            <w:r w:rsidRPr="00F93B09">
              <w:rPr>
                <w:color w:val="00B050"/>
                <w:sz w:val="24"/>
              </w:rPr>
              <w:t>&gt; 12</w:t>
            </w:r>
          </w:p>
        </w:tc>
        <w:tc>
          <w:tcPr>
            <w:tcW w:w="2410" w:type="dxa"/>
          </w:tcPr>
          <w:p w14:paraId="1B04073F" w14:textId="68F3EBE2" w:rsidR="006D0E48" w:rsidRPr="00F93B09" w:rsidRDefault="00B45DD5" w:rsidP="00BF2A4A">
            <w:pPr>
              <w:pStyle w:val="Compact"/>
              <w:rPr>
                <w:color w:val="00B050"/>
                <w:sz w:val="24"/>
              </w:rPr>
            </w:pPr>
            <w:r w:rsidRPr="00B45DD5">
              <w:rPr>
                <w:color w:val="F79646" w:themeColor="accent6"/>
                <w:sz w:val="24"/>
              </w:rPr>
              <w:t>???</w:t>
            </w:r>
          </w:p>
        </w:tc>
      </w:tr>
      <w:tr w:rsidR="006D0E48" w:rsidRPr="003F7265" w14:paraId="18E35DB8" w14:textId="571E0300" w:rsidTr="00495A1F">
        <w:tc>
          <w:tcPr>
            <w:tcW w:w="1129" w:type="dxa"/>
          </w:tcPr>
          <w:p w14:paraId="764CDD91" w14:textId="503B47D1" w:rsidR="006D0E48" w:rsidRPr="00354B42" w:rsidRDefault="006D0E48" w:rsidP="00BF2A4A">
            <w:pPr>
              <w:pStyle w:val="Compact"/>
              <w:rPr>
                <w:color w:val="E36C0A" w:themeColor="accent6" w:themeShade="BF"/>
                <w:sz w:val="24"/>
              </w:rPr>
            </w:pPr>
            <w:r w:rsidRPr="00354B42">
              <w:rPr>
                <w:color w:val="E36C0A" w:themeColor="accent6" w:themeShade="BF"/>
              </w:rPr>
              <w:t xml:space="preserve">INMA </w:t>
            </w:r>
          </w:p>
        </w:tc>
        <w:tc>
          <w:tcPr>
            <w:tcW w:w="1134" w:type="dxa"/>
          </w:tcPr>
          <w:p w14:paraId="7DDCE84D" w14:textId="1EC3F5C2" w:rsidR="006D0E48" w:rsidRPr="00354B42" w:rsidRDefault="00677692" w:rsidP="00BF2A4A">
            <w:pPr>
              <w:pStyle w:val="Compact"/>
              <w:rPr>
                <w:color w:val="E36C0A" w:themeColor="accent6" w:themeShade="BF"/>
                <w:sz w:val="24"/>
              </w:rPr>
            </w:pPr>
            <w:r>
              <w:rPr>
                <w:color w:val="E36C0A" w:themeColor="accent6" w:themeShade="BF"/>
                <w:sz w:val="24"/>
              </w:rPr>
              <w:t>???</w:t>
            </w:r>
          </w:p>
        </w:tc>
        <w:tc>
          <w:tcPr>
            <w:tcW w:w="4536" w:type="dxa"/>
          </w:tcPr>
          <w:p w14:paraId="589E690C" w14:textId="4F6041E2" w:rsidR="006D0E48" w:rsidRPr="00354B42" w:rsidRDefault="00677692" w:rsidP="00BF2A4A">
            <w:pPr>
              <w:pStyle w:val="Compact"/>
              <w:rPr>
                <w:color w:val="E36C0A" w:themeColor="accent6" w:themeShade="BF"/>
                <w:sz w:val="24"/>
              </w:rPr>
            </w:pPr>
            <w:r>
              <w:rPr>
                <w:color w:val="E36C0A" w:themeColor="accent6" w:themeShade="BF"/>
                <w:sz w:val="24"/>
              </w:rPr>
              <w:t>???</w:t>
            </w:r>
          </w:p>
        </w:tc>
        <w:tc>
          <w:tcPr>
            <w:tcW w:w="2410" w:type="dxa"/>
          </w:tcPr>
          <w:p w14:paraId="3565F33D" w14:textId="3ACC6533" w:rsidR="006D0E48" w:rsidRPr="00354B42" w:rsidRDefault="00677692" w:rsidP="00BF2A4A">
            <w:pPr>
              <w:pStyle w:val="Compact"/>
              <w:rPr>
                <w:color w:val="E36C0A" w:themeColor="accent6" w:themeShade="BF"/>
                <w:sz w:val="24"/>
              </w:rPr>
            </w:pPr>
            <w:r>
              <w:rPr>
                <w:color w:val="E36C0A" w:themeColor="accent6" w:themeShade="BF"/>
                <w:sz w:val="24"/>
              </w:rPr>
              <w:t>???</w:t>
            </w:r>
          </w:p>
        </w:tc>
      </w:tr>
      <w:tr w:rsidR="006D0E48" w:rsidRPr="003F7265" w14:paraId="73191DF7" w14:textId="0411EE4B" w:rsidTr="00495A1F">
        <w:tc>
          <w:tcPr>
            <w:tcW w:w="1129" w:type="dxa"/>
          </w:tcPr>
          <w:p w14:paraId="6A260446" w14:textId="43CCCC08" w:rsidR="006D0E48" w:rsidRPr="00F65EFB" w:rsidRDefault="006D0E48" w:rsidP="00BF2A4A">
            <w:pPr>
              <w:pStyle w:val="Compact"/>
              <w:rPr>
                <w:color w:val="00B050"/>
                <w:sz w:val="24"/>
              </w:rPr>
            </w:pPr>
            <w:r w:rsidRPr="00F65EFB">
              <w:rPr>
                <w:color w:val="00B050"/>
              </w:rPr>
              <w:t>NINFEA</w:t>
            </w:r>
          </w:p>
        </w:tc>
        <w:tc>
          <w:tcPr>
            <w:tcW w:w="1134" w:type="dxa"/>
          </w:tcPr>
          <w:p w14:paraId="4F7EDF33" w14:textId="07EFF847" w:rsidR="006D0E48" w:rsidRPr="00F65EFB" w:rsidRDefault="006D0E48" w:rsidP="00BF2A4A">
            <w:pPr>
              <w:pStyle w:val="Compact"/>
              <w:rPr>
                <w:color w:val="00B050"/>
                <w:sz w:val="24"/>
              </w:rPr>
            </w:pPr>
            <w:r w:rsidRPr="00F65EFB">
              <w:rPr>
                <w:color w:val="00B050"/>
                <w:sz w:val="24"/>
              </w:rPr>
              <w:t>Yes</w:t>
            </w:r>
          </w:p>
        </w:tc>
        <w:tc>
          <w:tcPr>
            <w:tcW w:w="4536" w:type="dxa"/>
          </w:tcPr>
          <w:p w14:paraId="6BF7AB3E" w14:textId="363E2D60" w:rsidR="006D0E48" w:rsidRPr="00F65EFB" w:rsidRDefault="006D0E48" w:rsidP="00BF2A4A">
            <w:pPr>
              <w:pStyle w:val="Compact"/>
              <w:rPr>
                <w:color w:val="00B050"/>
                <w:sz w:val="24"/>
              </w:rPr>
            </w:pPr>
            <w:r w:rsidRPr="00F65EFB">
              <w:rPr>
                <w:color w:val="00B050"/>
                <w:sz w:val="24"/>
              </w:rPr>
              <w:t>Self-report of doctor diagnosis</w:t>
            </w:r>
          </w:p>
        </w:tc>
        <w:tc>
          <w:tcPr>
            <w:tcW w:w="2410" w:type="dxa"/>
          </w:tcPr>
          <w:p w14:paraId="3EEF5B09" w14:textId="1AE8A66C" w:rsidR="006D0E48" w:rsidRPr="00F65EFB" w:rsidRDefault="000C1A73" w:rsidP="00BF2A4A">
            <w:pPr>
              <w:pStyle w:val="Compact"/>
              <w:rPr>
                <w:color w:val="00B050"/>
                <w:sz w:val="24"/>
              </w:rPr>
            </w:pPr>
            <w:r>
              <w:rPr>
                <w:color w:val="00B050"/>
                <w:sz w:val="24"/>
              </w:rPr>
              <w:t>18 months</w:t>
            </w:r>
          </w:p>
        </w:tc>
      </w:tr>
      <w:tr w:rsidR="006D0E48" w:rsidRPr="003F7265" w14:paraId="6219FF02" w14:textId="6D14E5A8" w:rsidTr="00495A1F">
        <w:tc>
          <w:tcPr>
            <w:tcW w:w="1129" w:type="dxa"/>
          </w:tcPr>
          <w:p w14:paraId="5AB7304C" w14:textId="7214E9D2" w:rsidR="006D0E48" w:rsidRPr="006A3FF6" w:rsidRDefault="006D0E48" w:rsidP="00BF2A4A">
            <w:pPr>
              <w:pStyle w:val="Compact"/>
              <w:rPr>
                <w:color w:val="E36C0A" w:themeColor="accent6" w:themeShade="BF"/>
              </w:rPr>
            </w:pPr>
            <w:r w:rsidRPr="006A3FF6">
              <w:rPr>
                <w:color w:val="E36C0A" w:themeColor="accent6" w:themeShade="BF"/>
              </w:rPr>
              <w:t xml:space="preserve">MoBa </w:t>
            </w:r>
          </w:p>
        </w:tc>
        <w:tc>
          <w:tcPr>
            <w:tcW w:w="1134" w:type="dxa"/>
          </w:tcPr>
          <w:p w14:paraId="40C4C799" w14:textId="6977ED5E" w:rsidR="006D0E48" w:rsidRPr="006A3FF6" w:rsidRDefault="00677692" w:rsidP="00BF2A4A">
            <w:pPr>
              <w:pStyle w:val="Compact"/>
              <w:rPr>
                <w:color w:val="E36C0A" w:themeColor="accent6" w:themeShade="BF"/>
                <w:sz w:val="24"/>
              </w:rPr>
            </w:pPr>
            <w:r>
              <w:rPr>
                <w:color w:val="E36C0A" w:themeColor="accent6" w:themeShade="BF"/>
                <w:sz w:val="24"/>
              </w:rPr>
              <w:t>???</w:t>
            </w:r>
          </w:p>
        </w:tc>
        <w:tc>
          <w:tcPr>
            <w:tcW w:w="4536" w:type="dxa"/>
          </w:tcPr>
          <w:p w14:paraId="582A1950" w14:textId="26AF9073" w:rsidR="006D0E48" w:rsidRPr="006A3FF6" w:rsidRDefault="006D0E48" w:rsidP="00BF2A4A">
            <w:pPr>
              <w:pStyle w:val="Compact"/>
              <w:rPr>
                <w:color w:val="E36C0A" w:themeColor="accent6" w:themeShade="BF"/>
                <w:sz w:val="24"/>
              </w:rPr>
            </w:pPr>
            <w:r w:rsidRPr="006A3FF6">
              <w:rPr>
                <w:color w:val="E36C0A" w:themeColor="accent6" w:themeShade="BF"/>
                <w:sz w:val="24"/>
              </w:rPr>
              <w:t>SCL</w:t>
            </w:r>
            <w:r w:rsidR="00677692">
              <w:rPr>
                <w:color w:val="E36C0A" w:themeColor="accent6" w:themeShade="BF"/>
                <w:sz w:val="24"/>
              </w:rPr>
              <w:t>?</w:t>
            </w:r>
          </w:p>
        </w:tc>
        <w:tc>
          <w:tcPr>
            <w:tcW w:w="2410" w:type="dxa"/>
          </w:tcPr>
          <w:p w14:paraId="55BB3D0A" w14:textId="564EBC11" w:rsidR="006D0E48" w:rsidRPr="006A3FF6" w:rsidRDefault="00B45DD5" w:rsidP="00BF2A4A">
            <w:pPr>
              <w:pStyle w:val="Compact"/>
              <w:rPr>
                <w:color w:val="E36C0A" w:themeColor="accent6" w:themeShade="BF"/>
                <w:sz w:val="24"/>
              </w:rPr>
            </w:pPr>
            <w:r>
              <w:rPr>
                <w:color w:val="E36C0A" w:themeColor="accent6" w:themeShade="BF"/>
                <w:sz w:val="24"/>
              </w:rPr>
              <w:t>???</w:t>
            </w:r>
          </w:p>
        </w:tc>
      </w:tr>
      <w:tr w:rsidR="006D0E48" w:rsidRPr="003F7265" w14:paraId="1CFA0FC0" w14:textId="2ADA28F3" w:rsidTr="00495A1F">
        <w:tc>
          <w:tcPr>
            <w:tcW w:w="1129" w:type="dxa"/>
          </w:tcPr>
          <w:p w14:paraId="57FE5E61" w14:textId="13E01867" w:rsidR="006D0E48" w:rsidRPr="000D1A03" w:rsidRDefault="006D0E48" w:rsidP="00BF2A4A">
            <w:pPr>
              <w:pStyle w:val="Compact"/>
              <w:rPr>
                <w:color w:val="00B050"/>
              </w:rPr>
            </w:pPr>
            <w:r w:rsidRPr="000D1A03">
              <w:rPr>
                <w:color w:val="00B050"/>
              </w:rPr>
              <w:t>RHEA</w:t>
            </w:r>
          </w:p>
        </w:tc>
        <w:tc>
          <w:tcPr>
            <w:tcW w:w="1134" w:type="dxa"/>
          </w:tcPr>
          <w:p w14:paraId="5477A300" w14:textId="34949786" w:rsidR="006D0E48" w:rsidRPr="000D1A03" w:rsidRDefault="006D0E48" w:rsidP="00BF2A4A">
            <w:pPr>
              <w:pStyle w:val="Compact"/>
              <w:rPr>
                <w:color w:val="00B050"/>
                <w:sz w:val="24"/>
              </w:rPr>
            </w:pPr>
            <w:r w:rsidRPr="000D1A03">
              <w:rPr>
                <w:color w:val="00B050"/>
                <w:sz w:val="24"/>
              </w:rPr>
              <w:t>Yes</w:t>
            </w:r>
          </w:p>
        </w:tc>
        <w:tc>
          <w:tcPr>
            <w:tcW w:w="4536" w:type="dxa"/>
          </w:tcPr>
          <w:p w14:paraId="0CB52932" w14:textId="1924F682" w:rsidR="006D0E48" w:rsidRPr="000D1A03" w:rsidRDefault="006D0E48" w:rsidP="00BF2A4A">
            <w:pPr>
              <w:pStyle w:val="Compact"/>
              <w:rPr>
                <w:color w:val="00B050"/>
                <w:sz w:val="24"/>
              </w:rPr>
            </w:pPr>
            <w:r w:rsidRPr="000D1A03">
              <w:rPr>
                <w:color w:val="00B050"/>
                <w:sz w:val="24"/>
              </w:rPr>
              <w:t xml:space="preserve">EPDS </w:t>
            </w:r>
            <w:r w:rsidR="00633ADC">
              <w:rPr>
                <w:color w:val="00B050"/>
                <w:sz w:val="24"/>
              </w:rPr>
              <w:t xml:space="preserve">score </w:t>
            </w:r>
            <w:r w:rsidRPr="000D1A03">
              <w:rPr>
                <w:color w:val="00B050"/>
                <w:sz w:val="24"/>
              </w:rPr>
              <w:t xml:space="preserve">&gt; </w:t>
            </w:r>
            <w:commentRangeStart w:id="69"/>
            <w:r w:rsidRPr="000D1A03">
              <w:rPr>
                <w:color w:val="00B050"/>
                <w:sz w:val="24"/>
              </w:rPr>
              <w:t>12</w:t>
            </w:r>
            <w:commentRangeEnd w:id="69"/>
            <w:r w:rsidR="001415B0">
              <w:rPr>
                <w:rStyle w:val="CommentReference"/>
                <w:rFonts w:ascii="Akzidenz Grotesk BE Light" w:hAnsi="Akzidenz Grotesk BE Light" w:cstheme="minorBidi"/>
              </w:rPr>
              <w:commentReference w:id="69"/>
            </w:r>
          </w:p>
        </w:tc>
        <w:tc>
          <w:tcPr>
            <w:tcW w:w="2410" w:type="dxa"/>
          </w:tcPr>
          <w:p w14:paraId="0E61B138" w14:textId="592B42B4" w:rsidR="006D0E48" w:rsidRPr="000D1A03" w:rsidRDefault="006C39B0" w:rsidP="00BF2A4A">
            <w:pPr>
              <w:pStyle w:val="Compact"/>
              <w:rPr>
                <w:color w:val="00B050"/>
                <w:sz w:val="24"/>
              </w:rPr>
            </w:pPr>
            <w:r>
              <w:rPr>
                <w:color w:val="E36C0A" w:themeColor="accent6" w:themeShade="BF"/>
                <w:sz w:val="24"/>
              </w:rPr>
              <w:t>???</w:t>
            </w:r>
          </w:p>
        </w:tc>
      </w:tr>
    </w:tbl>
    <w:p w14:paraId="05BF261A" w14:textId="022B8E98" w:rsidR="00DC0798" w:rsidRDefault="00102F6A" w:rsidP="00E95611">
      <w:pPr>
        <w:pStyle w:val="BodyText"/>
        <w:rPr>
          <w:sz w:val="22"/>
          <w:szCs w:val="22"/>
        </w:rPr>
      </w:pPr>
      <w:r>
        <w:rPr>
          <w:sz w:val="22"/>
          <w:szCs w:val="22"/>
        </w:rPr>
        <w:t>EPDS = Edinburgh Post-natal Depression Scale</w:t>
      </w:r>
    </w:p>
    <w:p w14:paraId="0E8DEA9D" w14:textId="345D5F77" w:rsidR="00456C0A" w:rsidRDefault="00AB711D" w:rsidP="00ED5860">
      <w:pPr>
        <w:pStyle w:val="Heading1"/>
      </w:pPr>
      <w:bookmarkStart w:id="70" w:name="_Toc39566278"/>
      <w:bookmarkStart w:id="71" w:name="covariates"/>
      <w:commentRangeStart w:id="72"/>
      <w:r>
        <w:lastRenderedPageBreak/>
        <w:t>Covariates</w:t>
      </w:r>
      <w:bookmarkEnd w:id="70"/>
      <w:commentRangeEnd w:id="72"/>
      <w:r w:rsidR="0076146E">
        <w:rPr>
          <w:rStyle w:val="CommentReference"/>
          <w:rFonts w:ascii="Akzidenz Grotesk BE Light" w:eastAsiaTheme="minorHAnsi" w:hAnsi="Akzidenz Grotesk BE Light" w:cstheme="minorBidi"/>
          <w:b w:val="0"/>
          <w:bCs w:val="0"/>
          <w:color w:val="auto"/>
        </w:rPr>
        <w:commentReference w:id="72"/>
      </w:r>
    </w:p>
    <w:p w14:paraId="735E4C30" w14:textId="7F86245E" w:rsidR="00C9550D" w:rsidRDefault="009653DF" w:rsidP="009653DF">
      <w:pPr>
        <w:pStyle w:val="BodyText"/>
      </w:pPr>
      <w:r>
        <w:t>Whilst many variables are associated with postnatal depression,</w:t>
      </w:r>
      <w:r w:rsidR="00D87B18">
        <w:t xml:space="preserve"> </w:t>
      </w:r>
      <w:r w:rsidR="00236E2E">
        <w:t xml:space="preserve">only some of these are also </w:t>
      </w:r>
      <w:r>
        <w:t>associated with exposure to environmental stressors. We will adjust for maternal socioeconomic position (SEP) as indicated by maternal education, area-specific SEP,</w:t>
      </w:r>
      <w:r w:rsidR="0098400F">
        <w:t xml:space="preserve"> season of birth</w:t>
      </w:r>
      <w:r w:rsidR="004218E1">
        <w:t>, maternal age</w:t>
      </w:r>
      <w:r>
        <w:t xml:space="preserve"> and parity. We will also adjust for other covariates that are not on the pathway between urban stressors and postnatal </w:t>
      </w:r>
      <w:commentRangeStart w:id="73"/>
      <w:commentRangeStart w:id="74"/>
      <w:commentRangeStart w:id="75"/>
      <w:r>
        <w:t>depression</w:t>
      </w:r>
      <w:commentRangeEnd w:id="73"/>
      <w:r w:rsidR="008A6612">
        <w:rPr>
          <w:rStyle w:val="CommentReference"/>
          <w:rFonts w:ascii="Akzidenz Grotesk BE Light" w:hAnsi="Akzidenz Grotesk BE Light" w:cstheme="minorBidi"/>
        </w:rPr>
        <w:commentReference w:id="73"/>
      </w:r>
      <w:commentRangeEnd w:id="74"/>
      <w:r w:rsidR="00B25C46">
        <w:rPr>
          <w:rStyle w:val="CommentReference"/>
          <w:rFonts w:ascii="Akzidenz Grotesk BE Light" w:hAnsi="Akzidenz Grotesk BE Light" w:cstheme="minorBidi"/>
        </w:rPr>
        <w:commentReference w:id="74"/>
      </w:r>
      <w:commentRangeEnd w:id="75"/>
      <w:r w:rsidR="00811A8E">
        <w:rPr>
          <w:rStyle w:val="CommentReference"/>
          <w:rFonts w:ascii="Akzidenz Grotesk BE Light" w:hAnsi="Akzidenz Grotesk BE Light" w:cstheme="minorBidi"/>
        </w:rPr>
        <w:commentReference w:id="75"/>
      </w:r>
      <w:r>
        <w:t xml:space="preserve">. </w:t>
      </w:r>
      <w:r w:rsidR="00835A5D">
        <w:t xml:space="preserve">We will include </w:t>
      </w:r>
      <w:commentRangeStart w:id="76"/>
      <w:commentRangeStart w:id="77"/>
      <w:r w:rsidR="00835A5D">
        <w:t xml:space="preserve">child sex </w:t>
      </w:r>
      <w:commentRangeEnd w:id="76"/>
      <w:r w:rsidR="00B25C46">
        <w:rPr>
          <w:rStyle w:val="CommentReference"/>
          <w:rFonts w:ascii="Akzidenz Grotesk BE Light" w:hAnsi="Akzidenz Grotesk BE Light" w:cstheme="minorBidi"/>
        </w:rPr>
        <w:commentReference w:id="76"/>
      </w:r>
      <w:commentRangeEnd w:id="77"/>
      <w:r w:rsidR="00D45528">
        <w:rPr>
          <w:rStyle w:val="CommentReference"/>
          <w:rFonts w:ascii="Akzidenz Grotesk BE Light" w:hAnsi="Akzidenz Grotesk BE Light" w:cstheme="minorBidi"/>
        </w:rPr>
        <w:commentReference w:id="77"/>
      </w:r>
      <w:r w:rsidR="00835A5D">
        <w:t xml:space="preserve">as a covariate, and where there </w:t>
      </w:r>
      <w:r w:rsidR="00832CB9">
        <w:t>is</w:t>
      </w:r>
      <w:r w:rsidR="00835A5D">
        <w:t xml:space="preserve"> evidence of sex differences</w:t>
      </w:r>
      <w:r w:rsidR="003814EA">
        <w:t xml:space="preserve"> in associations</w:t>
      </w:r>
      <w:r w:rsidR="00832CB9">
        <w:t xml:space="preserve"> we will</w:t>
      </w:r>
      <w:r w:rsidR="003814EA">
        <w:t xml:space="preserve"> stratify analyses by </w:t>
      </w:r>
      <w:commentRangeStart w:id="78"/>
      <w:r w:rsidR="003814EA">
        <w:t>sex</w:t>
      </w:r>
      <w:commentRangeEnd w:id="78"/>
      <w:r w:rsidR="00D45528">
        <w:rPr>
          <w:rStyle w:val="CommentReference"/>
          <w:rFonts w:ascii="Akzidenz Grotesk BE Light" w:hAnsi="Akzidenz Grotesk BE Light" w:cstheme="minorBidi"/>
        </w:rPr>
        <w:commentReference w:id="78"/>
      </w:r>
      <w:r w:rsidR="003814EA">
        <w:t>.</w:t>
      </w:r>
    </w:p>
    <w:bookmarkEnd w:id="71"/>
    <w:p w14:paraId="1B62523B" w14:textId="77777777" w:rsidR="00376885" w:rsidRPr="00376885" w:rsidRDefault="00376885" w:rsidP="00376885">
      <w:pPr>
        <w:pStyle w:val="BodyText"/>
      </w:pPr>
    </w:p>
    <w:p w14:paraId="20174AA5" w14:textId="00BDECF7" w:rsidR="00456C0A" w:rsidRDefault="00AB711D" w:rsidP="00ED5860">
      <w:pPr>
        <w:pStyle w:val="Heading1"/>
      </w:pPr>
      <w:bookmarkStart w:id="79" w:name="_Toc39566279"/>
      <w:bookmarkStart w:id="80" w:name="statistical-analysis"/>
      <w:r>
        <w:t>Statistical analysis</w:t>
      </w:r>
      <w:bookmarkEnd w:id="79"/>
    </w:p>
    <w:p w14:paraId="4440176D" w14:textId="741194BB" w:rsidR="00871800" w:rsidRDefault="00871800" w:rsidP="005B0131">
      <w:pPr>
        <w:pStyle w:val="Heading2"/>
      </w:pPr>
      <w:r>
        <w:t>Overview of analysis</w:t>
      </w:r>
    </w:p>
    <w:p w14:paraId="26DB52FC" w14:textId="572506D8" w:rsidR="00D45528" w:rsidRDefault="00D45528" w:rsidP="00A54E8B">
      <w:pPr>
        <w:pStyle w:val="BodyText"/>
        <w:rPr>
          <w:ins w:id="81" w:author="Tim Cadman" w:date="2020-11-25T10:03:00Z"/>
        </w:rPr>
      </w:pPr>
      <w:ins w:id="82" w:author="Tim Cadman" w:date="2020-11-25T09:47:00Z">
        <w:r>
          <w:t xml:space="preserve">[Checking dose-response, checking consistency across cohorts, </w:t>
        </w:r>
      </w:ins>
      <w:ins w:id="83" w:author="Tim Cadman" w:date="2020-11-25T09:48:00Z">
        <w:r>
          <w:t>across ages</w:t>
        </w:r>
      </w:ins>
      <w:ins w:id="84" w:author="Tim Cadman" w:date="2020-11-25T09:49:00Z">
        <w:r>
          <w:t>, cluster by mothers_id in case multiple mothers in cohort</w:t>
        </w:r>
      </w:ins>
      <w:ins w:id="85" w:author="Tim Cadman" w:date="2020-11-25T09:55:00Z">
        <w:r w:rsidR="003E595C">
          <w:t>, include IQR</w:t>
        </w:r>
      </w:ins>
      <w:ins w:id="86" w:author="Tim Cadman" w:date="2020-11-25T09:48:00Z">
        <w:r>
          <w:t>]</w:t>
        </w:r>
      </w:ins>
    </w:p>
    <w:p w14:paraId="42848208" w14:textId="707D4685" w:rsidR="00E573D3" w:rsidRDefault="00E573D3" w:rsidP="00A54E8B">
      <w:pPr>
        <w:pStyle w:val="BodyText"/>
        <w:rPr>
          <w:ins w:id="87" w:author="Tim Cadman" w:date="2020-11-25T10:03:00Z"/>
        </w:rPr>
      </w:pPr>
    </w:p>
    <w:p w14:paraId="11073F73" w14:textId="03748387" w:rsidR="00E573D3" w:rsidRDefault="00E573D3" w:rsidP="00A54E8B">
      <w:pPr>
        <w:pStyle w:val="BodyText"/>
        <w:rPr>
          <w:ins w:id="88" w:author="Tim Cadman" w:date="2020-11-25T09:47:00Z"/>
        </w:rPr>
      </w:pPr>
      <w:ins w:id="89" w:author="Tim Cadman" w:date="2020-11-25T10:03:00Z">
        <w:r>
          <w:t>Start with descriptives and correlation matrices</w:t>
        </w:r>
      </w:ins>
      <w:ins w:id="90" w:author="Tim Cadman" w:date="2020-11-25T10:04:00Z">
        <w:r>
          <w:t xml:space="preserve"> separately and together for all cohorts</w:t>
        </w:r>
      </w:ins>
    </w:p>
    <w:p w14:paraId="3B669F7D" w14:textId="053E1045" w:rsidR="00A54E8B" w:rsidRDefault="00D32BD5" w:rsidP="00A54E8B">
      <w:pPr>
        <w:pStyle w:val="BodyText"/>
      </w:pPr>
      <w:r>
        <w:t xml:space="preserve">All analyses will be conducted using DataSHIELD. </w:t>
      </w:r>
      <w:commentRangeStart w:id="91"/>
      <w:commentRangeStart w:id="92"/>
      <w:r w:rsidR="00EF3D74" w:rsidRPr="009653DF">
        <w:t xml:space="preserve">Logistic regression </w:t>
      </w:r>
      <w:commentRangeEnd w:id="91"/>
      <w:r w:rsidR="00FE64E3">
        <w:rPr>
          <w:rStyle w:val="CommentReference"/>
          <w:rFonts w:ascii="Akzidenz Grotesk BE Light" w:hAnsi="Akzidenz Grotesk BE Light" w:cstheme="minorBidi"/>
        </w:rPr>
        <w:commentReference w:id="91"/>
      </w:r>
      <w:commentRangeEnd w:id="92"/>
      <w:r w:rsidR="00D45528">
        <w:rPr>
          <w:rStyle w:val="CommentReference"/>
          <w:rFonts w:ascii="Akzidenz Grotesk BE Light" w:hAnsi="Akzidenz Grotesk BE Light" w:cstheme="minorBidi"/>
        </w:rPr>
        <w:commentReference w:id="92"/>
      </w:r>
      <w:r w:rsidR="00EF3D74" w:rsidRPr="009653DF">
        <w:t>will be used to estimate</w:t>
      </w:r>
      <w:r w:rsidR="000058F8">
        <w:t xml:space="preserve"> </w:t>
      </w:r>
      <w:r w:rsidR="00EF3D74" w:rsidRPr="009653DF">
        <w:t xml:space="preserve">separate and </w:t>
      </w:r>
      <w:commentRangeStart w:id="93"/>
      <w:r w:rsidR="001E29E3">
        <w:t xml:space="preserve">joint </w:t>
      </w:r>
      <w:r w:rsidR="00EF3D74" w:rsidRPr="009653DF">
        <w:t xml:space="preserve">associations between </w:t>
      </w:r>
      <w:commentRangeEnd w:id="93"/>
      <w:r w:rsidR="00FE64E3">
        <w:rPr>
          <w:rStyle w:val="CommentReference"/>
          <w:rFonts w:ascii="Akzidenz Grotesk BE Light" w:hAnsi="Akzidenz Grotesk BE Light" w:cstheme="minorBidi"/>
        </w:rPr>
        <w:commentReference w:id="93"/>
      </w:r>
      <w:r w:rsidR="00EF3D74" w:rsidRPr="009653DF">
        <w:t xml:space="preserve">the three environmental exposures </w:t>
      </w:r>
      <w:r w:rsidR="00B52112">
        <w:t xml:space="preserve">within each time period </w:t>
      </w:r>
      <w:r w:rsidR="00EF3D74" w:rsidRPr="009653DF">
        <w:t xml:space="preserve">and </w:t>
      </w:r>
      <w:r w:rsidR="00B34597">
        <w:t>PND</w:t>
      </w:r>
      <w:r w:rsidR="00EF3D74" w:rsidRPr="009653DF">
        <w:t>.</w:t>
      </w:r>
      <w:r w:rsidR="006E6968">
        <w:t xml:space="preserve"> </w:t>
      </w:r>
      <w:commentRangeStart w:id="94"/>
      <w:r w:rsidR="00A54E8B">
        <w:t>Results</w:t>
      </w:r>
      <w:commentRangeEnd w:id="94"/>
      <w:r w:rsidR="003E595C">
        <w:rPr>
          <w:rStyle w:val="CommentReference"/>
          <w:rFonts w:ascii="Akzidenz Grotesk BE Light" w:hAnsi="Akzidenz Grotesk BE Light" w:cstheme="minorBidi"/>
        </w:rPr>
        <w:commentReference w:id="94"/>
      </w:r>
      <w:r w:rsidR="00A54E8B">
        <w:t xml:space="preserve"> will be pooled via Individual Participant Data (IPD) meta-analysis using the “ds.glm” function</w:t>
      </w:r>
      <w:r w:rsidR="00B52112">
        <w:t xml:space="preserve"> within </w:t>
      </w:r>
      <w:commentRangeStart w:id="95"/>
      <w:r w:rsidR="00B52112">
        <w:t>DataSHIELD</w:t>
      </w:r>
      <w:commentRangeEnd w:id="95"/>
      <w:r w:rsidR="00FE64E3">
        <w:rPr>
          <w:rStyle w:val="CommentReference"/>
          <w:rFonts w:ascii="Akzidenz Grotesk BE Light" w:hAnsi="Akzidenz Grotesk BE Light" w:cstheme="minorBidi"/>
        </w:rPr>
        <w:commentReference w:id="95"/>
      </w:r>
      <w:r w:rsidR="00A54E8B">
        <w:t>.</w:t>
      </w:r>
      <w:ins w:id="96" w:author="Tim Cadman" w:date="2020-11-25T10:03:00Z">
        <w:r w:rsidR="00E573D3">
          <w:t xml:space="preserve"> Look at all cohorts separately before we decide whether to meta-analyse.</w:t>
        </w:r>
      </w:ins>
    </w:p>
    <w:p w14:paraId="62477B59" w14:textId="2DC80FB5" w:rsidR="00EB7679" w:rsidRDefault="00EB7679" w:rsidP="00EB7679">
      <w:pPr>
        <w:pStyle w:val="BodyText"/>
      </w:pPr>
      <w:r>
        <w:t xml:space="preserve">To determine whether to include </w:t>
      </w:r>
      <w:r w:rsidR="000721B5">
        <w:t>multiple indicators of each</w:t>
      </w:r>
      <w:r w:rsidR="00B71375">
        <w:t xml:space="preserve"> category of</w:t>
      </w:r>
      <w:r w:rsidR="000721B5">
        <w:t xml:space="preserve"> exposure</w:t>
      </w:r>
      <w:r w:rsidR="00703594">
        <w:t xml:space="preserve"> </w:t>
      </w:r>
      <w:r w:rsidR="000721B5">
        <w:t xml:space="preserve">we will first </w:t>
      </w:r>
      <w:r w:rsidR="006C059C">
        <w:t>examine</w:t>
      </w:r>
      <w:r w:rsidR="000721B5">
        <w:t xml:space="preserve"> </w:t>
      </w:r>
      <w:r>
        <w:t xml:space="preserve">correlations between </w:t>
      </w:r>
      <w:r w:rsidR="000721B5">
        <w:t>each indicator</w:t>
      </w:r>
      <w:r>
        <w:t xml:space="preserve"> (NO</w:t>
      </w:r>
      <w:r w:rsidRPr="00B30B2B">
        <w:rPr>
          <w:vertAlign w:val="subscript"/>
          <w:rPrChange w:id="97" w:author="Marie Pedersen" w:date="2020-11-25T09:49:00Z">
            <w:rPr>
              <w:vertAlign w:val="superscript"/>
            </w:rPr>
          </w:rPrChange>
        </w:rPr>
        <w:t>2</w:t>
      </w:r>
      <w:r w:rsidRPr="00B30B2B">
        <w:rPr>
          <w:vertAlign w:val="subscript"/>
          <w:rPrChange w:id="98" w:author="Marie Pedersen" w:date="2020-11-25T09:49:00Z">
            <w:rPr/>
          </w:rPrChange>
        </w:rPr>
        <w:t xml:space="preserve"> </w:t>
      </w:r>
      <w:r>
        <w:t>and PM</w:t>
      </w:r>
      <w:r w:rsidRPr="00B30B2B">
        <w:rPr>
          <w:vertAlign w:val="subscript"/>
          <w:rPrChange w:id="99" w:author="Marie Pedersen" w:date="2020-11-25T09:50:00Z">
            <w:rPr>
              <w:vertAlign w:val="superscript"/>
            </w:rPr>
          </w:rPrChange>
        </w:rPr>
        <w:t>2.5</w:t>
      </w:r>
      <w:r>
        <w:t xml:space="preserve">, </w:t>
      </w:r>
      <w:ins w:id="100" w:author="Marie Pedersen" w:date="2020-11-25T09:50:00Z">
        <w:r w:rsidR="00B30B2B">
          <w:t>L</w:t>
        </w:r>
        <w:r w:rsidR="00B30B2B" w:rsidRPr="00B30B2B">
          <w:rPr>
            <w:vertAlign w:val="subscript"/>
            <w:rPrChange w:id="101" w:author="Marie Pedersen" w:date="2020-11-25T09:50:00Z">
              <w:rPr/>
            </w:rPrChange>
          </w:rPr>
          <w:t>den</w:t>
        </w:r>
        <w:r w:rsidR="00B30B2B">
          <w:t xml:space="preserve">, </w:t>
        </w:r>
      </w:ins>
      <w:r>
        <w:t>NDVI and distance to green and blue spaces). If these are highly correlated</w:t>
      </w:r>
      <w:ins w:id="102" w:author="Marie Pedersen" w:date="2020-11-25T09:50:00Z">
        <w:r w:rsidR="00B30B2B">
          <w:t xml:space="preserve"> (R&gt;0.80?)</w:t>
        </w:r>
      </w:ins>
      <w:r>
        <w:t xml:space="preserve">, only one </w:t>
      </w:r>
      <w:r w:rsidR="00EB3B0C">
        <w:t xml:space="preserve">variable </w:t>
      </w:r>
      <w:r>
        <w:t>will be</w:t>
      </w:r>
      <w:r w:rsidR="00EB3B0C">
        <w:t xml:space="preserve"> included</w:t>
      </w:r>
      <w:r>
        <w:t xml:space="preserve"> in regression models</w:t>
      </w:r>
      <w:commentRangeStart w:id="103"/>
      <w:commentRangeStart w:id="104"/>
      <w:commentRangeEnd w:id="103"/>
      <w:r>
        <w:rPr>
          <w:rStyle w:val="CommentReference"/>
          <w:rFonts w:ascii="Akzidenz Grotesk BE Light" w:hAnsi="Akzidenz Grotesk BE Light" w:cstheme="minorBidi"/>
        </w:rPr>
        <w:commentReference w:id="103"/>
      </w:r>
      <w:commentRangeEnd w:id="104"/>
      <w:r w:rsidR="00FE64E3">
        <w:rPr>
          <w:rStyle w:val="CommentReference"/>
          <w:rFonts w:ascii="Akzidenz Grotesk BE Light" w:hAnsi="Akzidenz Grotesk BE Light" w:cstheme="minorBidi"/>
        </w:rPr>
        <w:commentReference w:id="104"/>
      </w:r>
      <w:r>
        <w:t>.</w:t>
      </w:r>
      <w:r w:rsidR="006C059C">
        <w:t xml:space="preserve"> We also test for </w:t>
      </w:r>
      <w:r w:rsidR="007420BC">
        <w:t xml:space="preserve">multicollinearity between covariates (for example maternal education and area-level SEP may be highly </w:t>
      </w:r>
      <w:commentRangeStart w:id="105"/>
      <w:r w:rsidR="007420BC">
        <w:t>correlated</w:t>
      </w:r>
      <w:commentRangeEnd w:id="105"/>
      <w:r w:rsidR="00B30B2B">
        <w:rPr>
          <w:rStyle w:val="CommentReference"/>
          <w:rFonts w:ascii="Akzidenz Grotesk BE Light" w:hAnsi="Akzidenz Grotesk BE Light" w:cstheme="minorBidi"/>
        </w:rPr>
        <w:commentReference w:id="105"/>
      </w:r>
      <w:r w:rsidR="007420BC">
        <w:t>).</w:t>
      </w:r>
    </w:p>
    <w:p w14:paraId="13170234" w14:textId="2BDA5EE8" w:rsidR="005B4A45" w:rsidRDefault="00417663" w:rsidP="00A54E8B">
      <w:pPr>
        <w:pStyle w:val="BodyText"/>
        <w:rPr>
          <w:ins w:id="106" w:author="Marie Pedersen" w:date="2020-11-25T09:56:00Z"/>
          <w:iCs/>
          <w:color w:val="000000" w:themeColor="text1"/>
        </w:rPr>
      </w:pPr>
      <w:r>
        <w:t xml:space="preserve">As previous research has suggested that SEP may be an effect modifier of the association between environmental exposures and </w:t>
      </w:r>
      <w:r w:rsidR="004F7224">
        <w:t>maternal depression</w:t>
      </w:r>
      <w:r>
        <w:t xml:space="preserve"> we will </w:t>
      </w:r>
      <w:r w:rsidR="00105F52">
        <w:t>also explore this</w:t>
      </w:r>
      <w:r>
        <w:t>.</w:t>
      </w:r>
      <w:r w:rsidR="00CF7221" w:rsidRPr="00CF7221">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CF7221">
        <w:t xml:space="preserve"> </w:t>
      </w:r>
      <w:commentRangeStart w:id="107"/>
      <w:commentRangeStart w:id="108"/>
      <w:del w:id="109" w:author="Tim Cadman" w:date="2020-11-25T09:52:00Z">
        <w:r w:rsidR="006E6968" w:rsidDel="003E595C">
          <w:delText xml:space="preserve">Following STROBE </w:delText>
        </w:r>
        <w:commentRangeStart w:id="110"/>
        <w:r w:rsidR="006E6968" w:rsidDel="003E595C">
          <w:delText>guidelines</w:delText>
        </w:r>
        <w:commentRangeEnd w:id="110"/>
        <w:r w:rsidR="00B30B2B" w:rsidDel="003E595C">
          <w:rPr>
            <w:rStyle w:val="CommentReference"/>
            <w:rFonts w:ascii="Akzidenz Grotesk BE Light" w:hAnsi="Akzidenz Grotesk BE Light" w:cstheme="minorBidi"/>
          </w:rPr>
          <w:commentReference w:id="110"/>
        </w:r>
        <w:r w:rsidR="00EF3D74" w:rsidDel="003E595C">
          <w:delText xml:space="preserve"> </w:delText>
        </w:r>
      </w:del>
      <w:commentRangeEnd w:id="107"/>
      <w:r w:rsidR="003E595C">
        <w:rPr>
          <w:rStyle w:val="CommentReference"/>
          <w:rFonts w:ascii="Akzidenz Grotesk BE Light" w:hAnsi="Akzidenz Grotesk BE Light" w:cstheme="minorBidi"/>
        </w:rPr>
        <w:commentReference w:id="107"/>
      </w:r>
      <w:r w:rsidR="006E6968">
        <w:t>we</w:t>
      </w:r>
      <w:r w:rsidR="000058F8">
        <w:t xml:space="preserve"> will </w:t>
      </w:r>
      <w:r w:rsidR="00105F52">
        <w:t xml:space="preserve">test on the additive </w:t>
      </w:r>
      <w:r w:rsidR="008E2069">
        <w:t xml:space="preserve">scale </w:t>
      </w:r>
      <w:r w:rsidR="000058F8">
        <w:t xml:space="preserve">by </w:t>
      </w:r>
      <w:r w:rsidR="008E2069">
        <w:t xml:space="preserve">calculating </w:t>
      </w:r>
      <w:r w:rsidR="00C1189C">
        <w:t>whether</w:t>
      </w:r>
      <w:r w:rsidR="008E2069">
        <w:t xml:space="preserve"> the</w:t>
      </w:r>
      <w:r w:rsidR="00A840B5">
        <w:t xml:space="preserve"> </w:t>
      </w:r>
      <w:r w:rsidR="00CC69F5">
        <w:t xml:space="preserve">odds ratio </w:t>
      </w:r>
      <w:r w:rsidR="00E27779">
        <w:t>of PND</w:t>
      </w:r>
      <w:r w:rsidR="003C3999">
        <w:t xml:space="preserve"> </w:t>
      </w:r>
      <w:r w:rsidR="006C4D42">
        <w:t xml:space="preserve">per unit change in environmental </w:t>
      </w:r>
      <w:r w:rsidR="00812875">
        <w:t xml:space="preserve">exposure within the stratum of mothers with low education exceeds the sum of </w:t>
      </w:r>
      <w:r w:rsidR="006C4D42">
        <w:t xml:space="preserve">separate odds ratios for low maternal education </w:t>
      </w:r>
      <w:r w:rsidR="007755EC">
        <w:t xml:space="preserve">and environmental </w:t>
      </w:r>
      <w:commentRangeStart w:id="111"/>
      <w:r w:rsidR="007755EC">
        <w:t>exposure</w:t>
      </w:r>
      <w:commentRangeEnd w:id="111"/>
      <w:r w:rsidR="00B30B2B">
        <w:rPr>
          <w:rStyle w:val="CommentReference"/>
          <w:rFonts w:ascii="Akzidenz Grotesk BE Light" w:hAnsi="Akzidenz Grotesk BE Light" w:cstheme="minorBidi"/>
        </w:rPr>
        <w:commentReference w:id="111"/>
      </w:r>
      <w:r w:rsidR="007755EC">
        <w:t>.</w:t>
      </w:r>
      <w:r w:rsidR="005E148D" w:rsidRPr="005E148D">
        <w:t xml:space="preserve"> </w:t>
      </w:r>
      <w:commentRangeEnd w:id="108"/>
      <w:r w:rsidR="00D45C21">
        <w:rPr>
          <w:rStyle w:val="CommentReference"/>
          <w:rFonts w:ascii="Akzidenz Grotesk BE Light" w:hAnsi="Akzidenz Grotesk BE Light" w:cstheme="minorBidi"/>
        </w:rPr>
        <w:commentReference w:id="108"/>
      </w:r>
      <w:r w:rsidR="00C869ED">
        <w:fldChar w:fldCharType="begin"/>
      </w:r>
      <w:r w:rsidR="00C869ED">
        <w:instrText xml:space="preserve"> ADDIN EN.CITE &lt;EndNote&gt;&lt;Cite&gt;&lt;Author&gt;Vandenbroucke&lt;/Author&gt;&lt;Year&gt;2007&lt;/Year&gt;&lt;RecNum&gt;1233&lt;/RecNum&gt;&lt;DisplayText&gt;[20]&lt;/DisplayText&gt;&lt;record&gt;&lt;rec-number&gt;1233&lt;/rec-number&gt;&lt;foreign-keys&gt;&lt;key app="EN" db-id="fpa5ez2fk2fp5ee2e9q5929dx0w9wrpxvape" timestamp="1605008584"&gt;1233&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PLoS medicine&lt;/secondary-title&gt;&lt;alt-title&gt;PLoS Med&lt;/alt-title&gt;&lt;/titles&gt;&lt;periodical&gt;&lt;full-title&gt;PLOS Medicine&lt;/full-title&gt;&lt;/periodical&gt;&lt;alt-periodical&gt;&lt;abbr-1&gt;PLOS Med&lt;/abbr-1&gt;&lt;/alt-periodical&gt;&lt;pages&gt;e297-e297&lt;/pages&gt;&lt;volume&gt;4&lt;/volume&gt;&lt;number&gt;10&lt;/number&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dates&gt;&lt;publisher&gt;Public Library of Science&lt;/publisher&gt;&lt;isbn&gt;1549-1676&amp;#xD;1549-1277&lt;/isbn&gt;&lt;accession-num&gt;17941715&lt;/accession-num&gt;&lt;urls&gt;&lt;related-urls&gt;&lt;url&gt;https://pubmed.ncbi.nlm.nih.gov/17941715&lt;/url&gt;&lt;url&gt;https://www.ncbi.nlm.nih.gov/pmc/articles/PMC2020496/&lt;/url&gt;&lt;/related-urls&gt;&lt;/urls&gt;&lt;electronic-resource-num&gt;10.1371/journal.pmed.0040297&lt;/electronic-resource-num&gt;&lt;remote-database-name&gt;PubMed&lt;/remote-database-name&gt;&lt;language&gt;eng&lt;/language&gt;&lt;/record&gt;&lt;/Cite&gt;&lt;/EndNote&gt;</w:instrText>
      </w:r>
      <w:r w:rsidR="00C869ED">
        <w:fldChar w:fldCharType="separate"/>
      </w:r>
      <w:r w:rsidR="00C869ED">
        <w:rPr>
          <w:noProof/>
        </w:rPr>
        <w:t>[20]</w:t>
      </w:r>
      <w:r w:rsidR="00C869ED">
        <w:fldChar w:fldCharType="end"/>
      </w:r>
      <w:r w:rsidR="00E821A5" w:rsidRPr="00E821A5">
        <w:t xml:space="preserve"> </w:t>
      </w:r>
      <w:r w:rsidR="00C869ED">
        <w:fldChar w:fldCharType="begin"/>
      </w:r>
      <w:r w:rsidR="00C869ED">
        <w:instrText xml:space="preserve"> ADDIN EN.CITE &lt;EndNote&gt;&lt;Cite&gt;&lt;Author&gt;Rod&lt;/Author&gt;&lt;Year&gt;2012&lt;/Year&gt;&lt;RecNum&gt;1232&lt;/RecNum&gt;&lt;DisplayText&gt;[21]&lt;/DisplayText&gt;&lt;record&gt;&lt;rec-number&gt;1232&lt;/rec-number&gt;&lt;foreign-keys&gt;&lt;key app="EN" db-id="fpa5ez2fk2fp5ee2e9q5929dx0w9wrpxvape" timestamp="1605008564"&gt;1232&lt;/key&gt;&lt;/foreign-keys&gt;&lt;ref-type name="Journal Article"&gt;17&lt;/ref-type&gt;&lt;contributors&gt;&lt;authors&gt;&lt;author&gt;Rod, Naja Hulvej&lt;/author&gt;&lt;author&gt;Lange, Theis&lt;/author&gt;&lt;author&gt;Andersen, Ingelise&lt;/author&gt;&lt;author&gt;Marott, Jacob Louis&lt;/author&gt;&lt;author&gt;Diderichsen, Finn&lt;/author&gt;&lt;/authors&gt;&lt;/contributors&gt;&lt;titles&gt;&lt;title&gt;Additive Interaction in Survival Analysis: Use of the Additive Hazards Model&lt;/title&gt;&lt;secondary-title&gt;Epidemiology&lt;/secondary-title&gt;&lt;/titles&gt;&lt;periodical&gt;&lt;full-title&gt;Epidemiology&lt;/full-title&gt;&lt;/periodical&gt;&lt;volume&gt;23&lt;/volume&gt;&lt;number&gt;5&lt;/number&gt;&lt;dates&gt;&lt;year&gt;2012&lt;/year&gt;&lt;/dates&gt;&lt;isbn&gt;1044-3983&lt;/isbn&gt;&lt;urls&gt;&lt;related-urls&gt;&lt;url&gt;https://journals.lww.com/epidem/Fulltext/2012/09000/Additive_Interaction_in_Survival_Analysis__Use_of.14.aspx&lt;/url&gt;&lt;/related-urls&gt;&lt;/urls&gt;&lt;/record&gt;&lt;/Cite&gt;&lt;/EndNote&gt;</w:instrText>
      </w:r>
      <w:r w:rsidR="00C869ED">
        <w:fldChar w:fldCharType="separate"/>
      </w:r>
      <w:r w:rsidR="00C869ED">
        <w:rPr>
          <w:noProof/>
        </w:rPr>
        <w:t>[21]</w:t>
      </w:r>
      <w:r w:rsidR="00C869ED">
        <w:fldChar w:fldCharType="end"/>
      </w:r>
      <w:r w:rsidR="006E6968">
        <w:t xml:space="preserve"> </w:t>
      </w:r>
      <w:commentRangeStart w:id="112"/>
      <w:r w:rsidR="00EA5ABB" w:rsidRPr="00B30B2B">
        <w:rPr>
          <w:iCs/>
          <w:strike/>
          <w:color w:val="000000" w:themeColor="text1"/>
          <w:rPrChange w:id="113" w:author="Marie Pedersen" w:date="2020-11-25T09:52:00Z">
            <w:rPr>
              <w:iCs/>
              <w:color w:val="000000" w:themeColor="text1"/>
            </w:rPr>
          </w:rPrChange>
        </w:rPr>
        <w:t>Given</w:t>
      </w:r>
      <w:r w:rsidR="00A54E8B" w:rsidRPr="00B30B2B">
        <w:rPr>
          <w:iCs/>
          <w:strike/>
          <w:color w:val="000000" w:themeColor="text1"/>
          <w:rPrChange w:id="114" w:author="Marie Pedersen" w:date="2020-11-25T09:52:00Z">
            <w:rPr>
              <w:iCs/>
              <w:color w:val="000000" w:themeColor="text1"/>
            </w:rPr>
          </w:rPrChange>
        </w:rPr>
        <w:t xml:space="preserve"> the number of tests being conducted there is a high </w:t>
      </w:r>
      <w:r w:rsidR="00A54E8B" w:rsidRPr="00B30B2B">
        <w:rPr>
          <w:iCs/>
          <w:strike/>
          <w:color w:val="000000" w:themeColor="text1"/>
          <w:rPrChange w:id="115" w:author="Marie Pedersen" w:date="2020-11-25T09:52:00Z">
            <w:rPr>
              <w:iCs/>
              <w:color w:val="000000" w:themeColor="text1"/>
            </w:rPr>
          </w:rPrChange>
        </w:rPr>
        <w:lastRenderedPageBreak/>
        <w:t xml:space="preserve">probability of false positives, therefore we </w:t>
      </w:r>
      <w:r w:rsidR="00FB2406" w:rsidRPr="00B30B2B">
        <w:rPr>
          <w:iCs/>
          <w:strike/>
          <w:color w:val="000000" w:themeColor="text1"/>
          <w:rPrChange w:id="116" w:author="Marie Pedersen" w:date="2020-11-25T09:52:00Z">
            <w:rPr>
              <w:iCs/>
              <w:color w:val="000000" w:themeColor="text1"/>
            </w:rPr>
          </w:rPrChange>
        </w:rPr>
        <w:t xml:space="preserve">will </w:t>
      </w:r>
      <w:r w:rsidR="00A54E8B" w:rsidRPr="00B30B2B">
        <w:rPr>
          <w:iCs/>
          <w:strike/>
          <w:color w:val="000000" w:themeColor="text1"/>
          <w:rPrChange w:id="117" w:author="Marie Pedersen" w:date="2020-11-25T09:52:00Z">
            <w:rPr>
              <w:iCs/>
              <w:color w:val="000000" w:themeColor="text1"/>
            </w:rPr>
          </w:rPrChange>
        </w:rPr>
        <w:t xml:space="preserve">interpret interactions </w:t>
      </w:r>
      <w:r w:rsidR="00FB2406" w:rsidRPr="00B30B2B">
        <w:rPr>
          <w:iCs/>
          <w:strike/>
          <w:color w:val="000000" w:themeColor="text1"/>
          <w:rPrChange w:id="118" w:author="Marie Pedersen" w:date="2020-11-25T09:52:00Z">
            <w:rPr>
              <w:iCs/>
              <w:color w:val="000000" w:themeColor="text1"/>
            </w:rPr>
          </w:rPrChange>
        </w:rPr>
        <w:t>cautiously</w:t>
      </w:r>
      <w:r w:rsidR="005B4A45" w:rsidRPr="00B30B2B">
        <w:rPr>
          <w:iCs/>
          <w:strike/>
          <w:color w:val="000000" w:themeColor="text1"/>
          <w:rPrChange w:id="119" w:author="Marie Pedersen" w:date="2020-11-25T09:52:00Z">
            <w:rPr>
              <w:iCs/>
              <w:color w:val="000000" w:themeColor="text1"/>
            </w:rPr>
          </w:rPrChange>
        </w:rPr>
        <w:t xml:space="preserve"> and look for replication </w:t>
      </w:r>
      <w:r w:rsidR="00C21185" w:rsidRPr="00B30B2B">
        <w:rPr>
          <w:iCs/>
          <w:strike/>
          <w:color w:val="000000" w:themeColor="text1"/>
          <w:rPrChange w:id="120" w:author="Marie Pedersen" w:date="2020-11-25T09:52:00Z">
            <w:rPr>
              <w:iCs/>
              <w:color w:val="000000" w:themeColor="text1"/>
            </w:rPr>
          </w:rPrChange>
        </w:rPr>
        <w:t xml:space="preserve">of </w:t>
      </w:r>
      <w:r w:rsidR="0013380A" w:rsidRPr="00B30B2B">
        <w:rPr>
          <w:iCs/>
          <w:strike/>
          <w:color w:val="000000" w:themeColor="text1"/>
          <w:rPrChange w:id="121" w:author="Marie Pedersen" w:date="2020-11-25T09:52:00Z">
            <w:rPr>
              <w:iCs/>
              <w:color w:val="000000" w:themeColor="text1"/>
            </w:rPr>
          </w:rPrChange>
        </w:rPr>
        <w:t>effect modification</w:t>
      </w:r>
      <w:r w:rsidR="00C21185" w:rsidRPr="00B30B2B">
        <w:rPr>
          <w:iCs/>
          <w:strike/>
          <w:color w:val="000000" w:themeColor="text1"/>
          <w:rPrChange w:id="122" w:author="Marie Pedersen" w:date="2020-11-25T09:52:00Z">
            <w:rPr>
              <w:iCs/>
              <w:color w:val="000000" w:themeColor="text1"/>
            </w:rPr>
          </w:rPrChange>
        </w:rPr>
        <w:t xml:space="preserve"> across</w:t>
      </w:r>
      <w:r w:rsidR="005B4A45" w:rsidRPr="00B30B2B">
        <w:rPr>
          <w:iCs/>
          <w:strike/>
          <w:color w:val="000000" w:themeColor="text1"/>
          <w:rPrChange w:id="123" w:author="Marie Pedersen" w:date="2020-11-25T09:52:00Z">
            <w:rPr>
              <w:iCs/>
              <w:color w:val="000000" w:themeColor="text1"/>
            </w:rPr>
          </w:rPrChange>
        </w:rPr>
        <w:t xml:space="preserve"> </w:t>
      </w:r>
      <w:commentRangeStart w:id="124"/>
      <w:commentRangeStart w:id="125"/>
      <w:r w:rsidR="005B4A45" w:rsidRPr="00B30B2B">
        <w:rPr>
          <w:iCs/>
          <w:strike/>
          <w:color w:val="000000" w:themeColor="text1"/>
          <w:rPrChange w:id="126" w:author="Marie Pedersen" w:date="2020-11-25T09:52:00Z">
            <w:rPr>
              <w:iCs/>
              <w:color w:val="000000" w:themeColor="text1"/>
            </w:rPr>
          </w:rPrChange>
        </w:rPr>
        <w:t>cohorts</w:t>
      </w:r>
      <w:commentRangeEnd w:id="124"/>
      <w:r w:rsidR="00B30B2B">
        <w:rPr>
          <w:rStyle w:val="CommentReference"/>
          <w:rFonts w:ascii="Akzidenz Grotesk BE Light" w:hAnsi="Akzidenz Grotesk BE Light" w:cstheme="minorBidi"/>
        </w:rPr>
        <w:commentReference w:id="124"/>
      </w:r>
      <w:commentRangeEnd w:id="125"/>
      <w:r w:rsidR="00E573D3">
        <w:rPr>
          <w:rStyle w:val="CommentReference"/>
          <w:rFonts w:ascii="Akzidenz Grotesk BE Light" w:hAnsi="Akzidenz Grotesk BE Light" w:cstheme="minorBidi"/>
        </w:rPr>
        <w:commentReference w:id="125"/>
      </w:r>
      <w:r w:rsidR="005B4A45" w:rsidRPr="00B30B2B">
        <w:rPr>
          <w:iCs/>
          <w:strike/>
          <w:color w:val="000000" w:themeColor="text1"/>
          <w:rPrChange w:id="127" w:author="Marie Pedersen" w:date="2020-11-25T09:52:00Z">
            <w:rPr>
              <w:iCs/>
              <w:color w:val="000000" w:themeColor="text1"/>
            </w:rPr>
          </w:rPrChange>
        </w:rPr>
        <w:t>.</w:t>
      </w:r>
      <w:r w:rsidR="00FB2406">
        <w:rPr>
          <w:iCs/>
          <w:color w:val="000000" w:themeColor="text1"/>
        </w:rPr>
        <w:t xml:space="preserve"> </w:t>
      </w:r>
      <w:commentRangeEnd w:id="112"/>
      <w:r w:rsidR="00D45C21">
        <w:rPr>
          <w:rStyle w:val="CommentReference"/>
          <w:rFonts w:ascii="Akzidenz Grotesk BE Light" w:hAnsi="Akzidenz Grotesk BE Light" w:cstheme="minorBidi"/>
        </w:rPr>
        <w:commentReference w:id="112"/>
      </w:r>
    </w:p>
    <w:p w14:paraId="3ABC8A29" w14:textId="0720EFD2" w:rsidR="00B04A05" w:rsidRDefault="00B04A05" w:rsidP="00A54E8B">
      <w:pPr>
        <w:pStyle w:val="BodyText"/>
        <w:rPr>
          <w:ins w:id="128" w:author="Marie Pedersen" w:date="2020-11-25T09:56:00Z"/>
          <w:iCs/>
          <w:color w:val="000000" w:themeColor="text1"/>
        </w:rPr>
      </w:pPr>
    </w:p>
    <w:p w14:paraId="159CF793" w14:textId="09641988" w:rsidR="00B04A05" w:rsidRDefault="00B04A05" w:rsidP="00A54E8B">
      <w:pPr>
        <w:pStyle w:val="BodyText"/>
        <w:rPr>
          <w:iCs/>
          <w:color w:val="000000" w:themeColor="text1"/>
        </w:rPr>
      </w:pPr>
      <w:ins w:id="129" w:author="Marie Pedersen" w:date="2020-11-25T09:56:00Z">
        <w:r>
          <w:rPr>
            <w:iCs/>
            <w:color w:val="000000" w:themeColor="text1"/>
          </w:rPr>
          <w:t>You need to mention that you first test the shape of the exposure-response for each exposure and each exposure window one-</w:t>
        </w:r>
      </w:ins>
      <w:ins w:id="130" w:author="Marie Pedersen" w:date="2020-11-25T09:57:00Z">
        <w:r>
          <w:rPr>
            <w:iCs/>
            <w:color w:val="000000" w:themeColor="text1"/>
          </w:rPr>
          <w:t>by-one and maybe also do this in each cohort if power?</w:t>
        </w:r>
      </w:ins>
    </w:p>
    <w:p w14:paraId="11A1CD99" w14:textId="15099931" w:rsidR="00871800" w:rsidRDefault="00871800" w:rsidP="005D6B2F">
      <w:pPr>
        <w:pStyle w:val="Heading2"/>
      </w:pPr>
      <w:r>
        <w:t xml:space="preserve">Model </w:t>
      </w:r>
      <w:commentRangeStart w:id="131"/>
      <w:r>
        <w:t>equations</w:t>
      </w:r>
      <w:commentRangeEnd w:id="131"/>
      <w:r w:rsidR="00001BA3">
        <w:rPr>
          <w:rStyle w:val="CommentReference"/>
          <w:rFonts w:ascii="Akzidenz Grotesk BE Light" w:eastAsiaTheme="minorHAnsi" w:hAnsi="Akzidenz Grotesk BE Light" w:cstheme="minorBidi"/>
          <w:b w:val="0"/>
          <w:bCs w:val="0"/>
        </w:rPr>
        <w:commentReference w:id="131"/>
      </w:r>
    </w:p>
    <w:p w14:paraId="2C46AD51" w14:textId="34C79125" w:rsidR="001B37F1" w:rsidRPr="001B37F1" w:rsidRDefault="001B37F1" w:rsidP="001B37F1">
      <w:pPr>
        <w:pStyle w:val="BodyText"/>
      </w:pPr>
      <w:r>
        <w:t xml:space="preserve">Equations for the planned models are </w:t>
      </w:r>
      <w:r w:rsidR="00A548CB">
        <w:t xml:space="preserve">detailed below. For brevity parameters for covariates are not written out in each model description. </w:t>
      </w:r>
      <w:r w:rsidR="00A04CF0">
        <w:t xml:space="preserve">Three versions of each model will be </w:t>
      </w:r>
      <w:r w:rsidR="00505689">
        <w:t>fit</w:t>
      </w:r>
      <w:ins w:id="132" w:author="Katrine Strandberg-Larsen" w:date="2020-11-24T22:55:00Z">
        <w:r w:rsidR="00D45C21">
          <w:t>ted</w:t>
        </w:r>
      </w:ins>
      <w:r w:rsidR="00505689">
        <w:t xml:space="preserve"> (a-c) corresponding to the three time periods of exposure (antenatal, post-natal, </w:t>
      </w:r>
      <w:commentRangeStart w:id="133"/>
      <w:r w:rsidR="00505689">
        <w:t>both</w:t>
      </w:r>
      <w:commentRangeEnd w:id="133"/>
      <w:r w:rsidR="00B30B2B">
        <w:rPr>
          <w:rStyle w:val="CommentReference"/>
          <w:rFonts w:ascii="Akzidenz Grotesk BE Light" w:hAnsi="Akzidenz Grotesk BE Light" w:cstheme="minorBidi"/>
        </w:rPr>
        <w:commentReference w:id="133"/>
      </w:r>
      <w:r w:rsidR="00505689">
        <w:t xml:space="preserve">). </w:t>
      </w:r>
    </w:p>
    <w:p w14:paraId="6FF03D08" w14:textId="65A79531" w:rsidR="00C25E96" w:rsidRDefault="00C25E96" w:rsidP="00871800">
      <w:pPr>
        <w:pStyle w:val="Heading3"/>
      </w:pPr>
      <w:r>
        <w:t>Separate associations between environmental exposures and PND</w:t>
      </w:r>
    </w:p>
    <w:p w14:paraId="6331C52C" w14:textId="38F6437D" w:rsidR="008722DA" w:rsidRPr="00B30B2B" w:rsidRDefault="008722DA" w:rsidP="008722DA">
      <w:pPr>
        <w:pStyle w:val="BodyText"/>
        <w:rPr>
          <w:lang w:val="fr-FR"/>
          <w:rPrChange w:id="134" w:author="Marie Pedersen" w:date="2020-11-25T09:54:00Z">
            <w:rPr/>
          </w:rPrChange>
        </w:rPr>
      </w:pPr>
      <w:commentRangeStart w:id="135"/>
      <w:r w:rsidRPr="00B30B2B">
        <w:rPr>
          <w:lang w:val="fr-FR"/>
          <w:rPrChange w:id="136" w:author="Marie Pedersen" w:date="2020-11-25T09:54:00Z">
            <w:rPr/>
          </w:rPrChange>
        </w:rPr>
        <w:t>Model</w:t>
      </w:r>
      <w:r w:rsidR="00844FA9" w:rsidRPr="00B30B2B">
        <w:rPr>
          <w:lang w:val="fr-FR"/>
          <w:rPrChange w:id="137" w:author="Marie Pedersen" w:date="2020-11-25T09:54:00Z">
            <w:rPr/>
          </w:rPrChange>
        </w:rPr>
        <w:t>s</w:t>
      </w:r>
      <w:commentRangeEnd w:id="135"/>
      <w:r w:rsidR="001627F7">
        <w:rPr>
          <w:rStyle w:val="CommentReference"/>
          <w:rFonts w:ascii="Akzidenz Grotesk BE Light" w:hAnsi="Akzidenz Grotesk BE Light" w:cstheme="minorBidi"/>
        </w:rPr>
        <w:commentReference w:id="135"/>
      </w:r>
      <w:r w:rsidRPr="00B30B2B">
        <w:rPr>
          <w:lang w:val="fr-FR"/>
          <w:rPrChange w:id="138" w:author="Marie Pedersen" w:date="2020-11-25T09:54:00Z">
            <w:rPr/>
          </w:rPrChange>
        </w:rPr>
        <w:t xml:space="preserve"> 1a</w:t>
      </w:r>
      <w:r w:rsidR="00844FA9" w:rsidRPr="00B30B2B">
        <w:rPr>
          <w:lang w:val="fr-FR"/>
          <w:rPrChange w:id="139" w:author="Marie Pedersen" w:date="2020-11-25T09:54:00Z">
            <w:rPr/>
          </w:rPrChange>
        </w:rPr>
        <w:t>-1c</w:t>
      </w:r>
      <w:r w:rsidRPr="00B30B2B">
        <w:rPr>
          <w:lang w:val="fr-FR"/>
          <w:rPrChange w:id="140" w:author="Marie Pedersen" w:date="2020-11-25T09:54:00Z">
            <w:rPr/>
          </w:rPrChange>
        </w:rPr>
        <w:t xml:space="preserve"> (</w:t>
      </w:r>
      <w:ins w:id="141" w:author="Marie Pedersen" w:date="2020-11-25T09:54:00Z">
        <w:r w:rsidR="00B30B2B" w:rsidRPr="00B30B2B">
          <w:rPr>
            <w:lang w:val="fr-FR"/>
            <w:rPrChange w:id="142" w:author="Marie Pedersen" w:date="2020-11-25T09:54:00Z">
              <w:rPr/>
            </w:rPrChange>
          </w:rPr>
          <w:t xml:space="preserve">air </w:t>
        </w:r>
      </w:ins>
      <w:commentRangeStart w:id="143"/>
      <w:commentRangeStart w:id="144"/>
      <w:commentRangeStart w:id="145"/>
      <w:commentRangeStart w:id="146"/>
      <w:commentRangeStart w:id="147"/>
      <w:r w:rsidRPr="00B30B2B">
        <w:rPr>
          <w:lang w:val="fr-FR"/>
          <w:rPrChange w:id="148" w:author="Marie Pedersen" w:date="2020-11-25T09:54:00Z">
            <w:rPr/>
          </w:rPrChange>
        </w:rPr>
        <w:t>pollution</w:t>
      </w:r>
      <w:commentRangeEnd w:id="143"/>
      <w:r w:rsidR="00B04A05">
        <w:rPr>
          <w:rStyle w:val="CommentReference"/>
          <w:rFonts w:ascii="Akzidenz Grotesk BE Light" w:hAnsi="Akzidenz Grotesk BE Light" w:cstheme="minorBidi"/>
        </w:rPr>
        <w:commentReference w:id="143"/>
      </w:r>
      <w:commentRangeEnd w:id="144"/>
      <w:commentRangeEnd w:id="145"/>
      <w:commentRangeEnd w:id="146"/>
      <w:r w:rsidR="003E595C">
        <w:rPr>
          <w:rStyle w:val="CommentReference"/>
          <w:rFonts w:ascii="Akzidenz Grotesk BE Light" w:hAnsi="Akzidenz Grotesk BE Light" w:cstheme="minorBidi"/>
        </w:rPr>
        <w:commentReference w:id="144"/>
      </w:r>
      <w:r w:rsidR="00D45528">
        <w:rPr>
          <w:rStyle w:val="CommentReference"/>
          <w:rFonts w:ascii="Akzidenz Grotesk BE Light" w:hAnsi="Akzidenz Grotesk BE Light" w:cstheme="minorBidi"/>
        </w:rPr>
        <w:commentReference w:id="145"/>
      </w:r>
      <w:r w:rsidR="003E595C">
        <w:rPr>
          <w:rStyle w:val="CommentReference"/>
          <w:rFonts w:ascii="Akzidenz Grotesk BE Light" w:hAnsi="Akzidenz Grotesk BE Light" w:cstheme="minorBidi"/>
        </w:rPr>
        <w:commentReference w:id="146"/>
      </w:r>
      <w:commentRangeEnd w:id="147"/>
      <w:r w:rsidR="00E573D3">
        <w:rPr>
          <w:rStyle w:val="CommentReference"/>
          <w:rFonts w:ascii="Akzidenz Grotesk BE Light" w:hAnsi="Akzidenz Grotesk BE Light" w:cstheme="minorBidi"/>
        </w:rPr>
        <w:commentReference w:id="147"/>
      </w:r>
      <w:r w:rsidRPr="00B30B2B">
        <w:rPr>
          <w:lang w:val="fr-FR"/>
          <w:rPrChange w:id="149" w:author="Marie Pedersen" w:date="2020-11-25T09:54:00Z">
            <w:rPr/>
          </w:rPrChange>
        </w:rPr>
        <w:t>):</w:t>
      </w:r>
    </w:p>
    <w:p w14:paraId="6DBD4659" w14:textId="20432C8A" w:rsidR="00EE2E98" w:rsidRDefault="00031282" w:rsidP="005D6B2F">
      <w:pPr>
        <w:pStyle w:val="BodyText"/>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maternal education</m:t>
            </m:r>
          </m:e>
        </m:d>
        <m:r>
          <w:rPr>
            <w:rFonts w:ascii="Cambria Math" w:hAnsi="Cambria Math"/>
          </w:rPr>
          <m:t>+</m:t>
        </m:r>
        <m:d>
          <m:dPr>
            <m:ctrlPr>
              <w:rPr>
                <w:rFonts w:ascii="Cambria Math" w:hAnsi="Cambria Math"/>
                <w:i/>
              </w:rPr>
            </m:ctrlPr>
          </m:dPr>
          <m:e>
            <m:r>
              <w:rPr>
                <w:rFonts w:ascii="Cambria Math" w:hAnsi="Cambria Math"/>
              </w:rPr>
              <m:t>β4</m:t>
            </m:r>
          </m:e>
        </m:d>
        <m:d>
          <m:dPr>
            <m:ctrlPr>
              <w:rPr>
                <w:rFonts w:ascii="Cambria Math" w:hAnsi="Cambria Math"/>
                <w:i/>
              </w:rPr>
            </m:ctrlPr>
          </m:dPr>
          <m:e>
            <m:r>
              <w:rPr>
                <w:rFonts w:ascii="Cambria Math" w:hAnsi="Cambria Math"/>
              </w:rPr>
              <m:t>Area SEP</m:t>
            </m:r>
          </m:e>
        </m:d>
        <m:r>
          <w:rPr>
            <w:rFonts w:ascii="Cambria Math" w:hAnsi="Cambria Math"/>
          </w:rPr>
          <m:t>+</m:t>
        </m:r>
        <m:d>
          <m:dPr>
            <m:ctrlPr>
              <w:rPr>
                <w:rFonts w:ascii="Cambria Math" w:hAnsi="Cambria Math"/>
                <w:i/>
              </w:rPr>
            </m:ctrlPr>
          </m:dPr>
          <m:e>
            <m:r>
              <w:rPr>
                <w:rFonts w:ascii="Cambria Math" w:hAnsi="Cambria Math"/>
              </w:rPr>
              <m:t>β5</m:t>
            </m:r>
          </m:e>
        </m:d>
        <m:d>
          <m:dPr>
            <m:ctrlPr>
              <w:rPr>
                <w:rFonts w:ascii="Cambria Math" w:hAnsi="Cambria Math"/>
                <w:i/>
              </w:rPr>
            </m:ctrlPr>
          </m:dPr>
          <m:e>
            <m:r>
              <w:rPr>
                <w:rFonts w:ascii="Cambria Math" w:hAnsi="Cambria Math"/>
              </w:rPr>
              <m:t>season of birth</m:t>
            </m:r>
          </m:e>
        </m:d>
        <m:r>
          <w:rPr>
            <w:rFonts w:ascii="Cambria Math" w:hAnsi="Cambria Math"/>
          </w:rPr>
          <m:t>+</m:t>
        </m:r>
        <m:d>
          <m:dPr>
            <m:ctrlPr>
              <w:rPr>
                <w:rFonts w:ascii="Cambria Math" w:hAnsi="Cambria Math"/>
                <w:i/>
              </w:rPr>
            </m:ctrlPr>
          </m:dPr>
          <m:e>
            <m:r>
              <w:rPr>
                <w:rFonts w:ascii="Cambria Math" w:hAnsi="Cambria Math"/>
              </w:rPr>
              <m:t>β6</m:t>
            </m:r>
          </m:e>
        </m:d>
        <m:d>
          <m:dPr>
            <m:ctrlPr>
              <w:rPr>
                <w:rFonts w:ascii="Cambria Math" w:hAnsi="Cambria Math"/>
                <w:i/>
              </w:rPr>
            </m:ctrlPr>
          </m:dPr>
          <m:e>
            <m:r>
              <w:rPr>
                <w:rFonts w:ascii="Cambria Math" w:hAnsi="Cambria Math"/>
              </w:rPr>
              <m:t>maternal age</m:t>
            </m:r>
          </m:e>
        </m:d>
        <m:r>
          <w:rPr>
            <w:rFonts w:ascii="Cambria Math" w:hAnsi="Cambria Math"/>
          </w:rPr>
          <m:t>+</m:t>
        </m:r>
        <m:d>
          <m:dPr>
            <m:ctrlPr>
              <w:rPr>
                <w:rFonts w:ascii="Cambria Math" w:hAnsi="Cambria Math"/>
                <w:i/>
              </w:rPr>
            </m:ctrlPr>
          </m:dPr>
          <m:e>
            <m:r>
              <w:rPr>
                <w:rFonts w:ascii="Cambria Math" w:hAnsi="Cambria Math"/>
              </w:rPr>
              <m:t>β7</m:t>
            </m:r>
          </m:e>
        </m:d>
        <m:d>
          <m:dPr>
            <m:ctrlPr>
              <w:rPr>
                <w:rFonts w:ascii="Cambria Math" w:hAnsi="Cambria Math"/>
                <w:i/>
              </w:rPr>
            </m:ctrlPr>
          </m:dPr>
          <m:e>
            <m:r>
              <w:rPr>
                <w:rFonts w:ascii="Cambria Math" w:hAnsi="Cambria Math"/>
              </w:rPr>
              <m:t>parity</m:t>
            </m:r>
          </m:e>
        </m:d>
        <m:r>
          <w:rPr>
            <w:rFonts w:ascii="Cambria Math" w:hAnsi="Cambria Math"/>
          </w:rPr>
          <m:t>+β8</m:t>
        </m:r>
        <m:d>
          <m:dPr>
            <m:ctrlPr>
              <w:rPr>
                <w:rFonts w:ascii="Cambria Math" w:hAnsi="Cambria Math"/>
                <w:i/>
              </w:rPr>
            </m:ctrlPr>
          </m:dPr>
          <m:e>
            <m:r>
              <w:rPr>
                <w:rFonts w:ascii="Cambria Math" w:hAnsi="Cambria Math"/>
              </w:rPr>
              <m:t>child sex</m:t>
            </m:r>
          </m:e>
        </m:d>
        <m:r>
          <w:rPr>
            <w:rFonts w:ascii="Cambria Math" w:hAnsi="Cambria Math"/>
          </w:rPr>
          <m:t>+ ε</m:t>
        </m:r>
      </m:oMath>
      <w:r w:rsidR="008722DA">
        <w:t xml:space="preserve"> </w:t>
      </w:r>
    </w:p>
    <w:p w14:paraId="0021EE35" w14:textId="77777777" w:rsidR="00CA0ED0" w:rsidRDefault="00CA0ED0" w:rsidP="00CA0ED0">
      <w:pPr>
        <w:pStyle w:val="BodyText"/>
      </w:pPr>
    </w:p>
    <w:p w14:paraId="10A4C647" w14:textId="1C574C51" w:rsidR="00CA0ED0" w:rsidRDefault="00CA0ED0" w:rsidP="005D6B2F">
      <w:pPr>
        <w:pStyle w:val="BodyText"/>
      </w:pPr>
    </w:p>
    <w:p w14:paraId="5C176D95" w14:textId="77777777" w:rsidR="00CA0ED0" w:rsidRDefault="00CA0ED0" w:rsidP="005D6B2F">
      <w:pPr>
        <w:pStyle w:val="BodyText"/>
      </w:pPr>
    </w:p>
    <w:p w14:paraId="7A6208BA" w14:textId="09DAAFA2" w:rsidR="00EE2E98" w:rsidRPr="00F07A6E" w:rsidRDefault="008722DA" w:rsidP="005D6B2F">
      <w:pPr>
        <w:pStyle w:val="BodyText"/>
      </w:pPr>
      <w:r w:rsidRPr="00F07A6E">
        <w:t>Model</w:t>
      </w:r>
      <w:r w:rsidR="001A0FCA" w:rsidRPr="00F07A6E">
        <w:t>s</w:t>
      </w:r>
      <w:r w:rsidRPr="00F07A6E">
        <w:t xml:space="preserve"> </w:t>
      </w:r>
      <w:r w:rsidR="00505689" w:rsidRPr="00F07A6E">
        <w:t>2a-2c</w:t>
      </w:r>
      <w:r w:rsidRPr="00F07A6E">
        <w:t xml:space="preserve"> (noise):</w:t>
      </w:r>
    </w:p>
    <w:p w14:paraId="0E20B3B7" w14:textId="63918C2D" w:rsidR="008722DA" w:rsidRPr="008722DA" w:rsidRDefault="00031282" w:rsidP="005D6B2F">
      <w:pPr>
        <w:pStyle w:val="BodyText"/>
        <w:rPr>
          <w:rFonts w:eastAsiaTheme="minorEastAsia"/>
        </w:rPr>
      </w:pPr>
      <m:oMathPara>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covariates+ ε</m:t>
          </m:r>
        </m:oMath>
      </m:oMathPara>
    </w:p>
    <w:p w14:paraId="227852C4" w14:textId="0F3B9524" w:rsidR="008722DA" w:rsidRPr="00F07A6E" w:rsidRDefault="008722DA" w:rsidP="005D6B2F">
      <w:pPr>
        <w:pStyle w:val="BodyText"/>
        <w:rPr>
          <w:rFonts w:eastAsiaTheme="minorEastAsia"/>
        </w:rPr>
      </w:pPr>
      <w:r w:rsidRPr="00F07A6E">
        <w:rPr>
          <w:rFonts w:eastAsiaTheme="minorEastAsia"/>
        </w:rPr>
        <w:t>Model</w:t>
      </w:r>
      <w:r w:rsidR="001A0FCA" w:rsidRPr="00F07A6E">
        <w:rPr>
          <w:rFonts w:eastAsiaTheme="minorEastAsia"/>
        </w:rPr>
        <w:t>s 3a-3c</w:t>
      </w:r>
      <w:r w:rsidRPr="00F07A6E">
        <w:rPr>
          <w:rFonts w:eastAsiaTheme="minorEastAsia"/>
        </w:rPr>
        <w:t xml:space="preserve"> (</w:t>
      </w:r>
      <w:r w:rsidR="00151C7E" w:rsidRPr="00F07A6E">
        <w:rPr>
          <w:rFonts w:eastAsiaTheme="minorEastAsia"/>
        </w:rPr>
        <w:t>natural</w:t>
      </w:r>
      <w:r w:rsidRPr="00F07A6E">
        <w:rPr>
          <w:rFonts w:eastAsiaTheme="minorEastAsia"/>
        </w:rPr>
        <w:t xml:space="preserve"> spaces)</w:t>
      </w:r>
      <w:r w:rsidR="00BF2651" w:rsidRPr="00F07A6E">
        <w:rPr>
          <w:rFonts w:eastAsiaTheme="minorEastAsia"/>
        </w:rPr>
        <w:t>:</w:t>
      </w:r>
    </w:p>
    <w:p w14:paraId="519AD0BA" w14:textId="11E230DF" w:rsidR="0077100E" w:rsidRDefault="00031282" w:rsidP="005D6B2F">
      <w:pPr>
        <w:pStyle w:val="BodyText"/>
        <w:rPr>
          <w:u w:val="single"/>
        </w:rPr>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covariates+ ε</m:t>
        </m:r>
      </m:oMath>
      <w:r w:rsidR="00CE358C">
        <w:rPr>
          <w:u w:val="single"/>
        </w:rPr>
        <w:t xml:space="preserve"> </w:t>
      </w:r>
    </w:p>
    <w:p w14:paraId="2D798C77" w14:textId="77777777" w:rsidR="00F07A6E" w:rsidRDefault="00F07A6E" w:rsidP="005D6B2F">
      <w:pPr>
        <w:pStyle w:val="BodyText"/>
        <w:rPr>
          <w:u w:val="single"/>
        </w:rPr>
      </w:pPr>
    </w:p>
    <w:p w14:paraId="7C086D52" w14:textId="56E35BF0" w:rsidR="007852F0" w:rsidRDefault="00310FC9" w:rsidP="00871800">
      <w:pPr>
        <w:pStyle w:val="Heading3"/>
      </w:pPr>
      <w:r>
        <w:t>Combined a</w:t>
      </w:r>
      <w:r w:rsidR="00CE358C">
        <w:t>ssociation between</w:t>
      </w:r>
      <w:r w:rsidR="001C2E5B">
        <w:t xml:space="preserve"> </w:t>
      </w:r>
      <w:r w:rsidR="00CE358C">
        <w:t>environmental exposures</w:t>
      </w:r>
      <w:r w:rsidR="004611F3">
        <w:t xml:space="preserve"> </w:t>
      </w:r>
      <w:r w:rsidR="00CE358C">
        <w:t>and PND</w:t>
      </w:r>
    </w:p>
    <w:p w14:paraId="5D063600" w14:textId="1723EFAC" w:rsidR="00CE358C" w:rsidRPr="00F07A6E" w:rsidRDefault="007852F0" w:rsidP="005D6B2F">
      <w:pPr>
        <w:pStyle w:val="BodyText"/>
      </w:pPr>
      <w:r w:rsidRPr="00F07A6E">
        <w:t>Model</w:t>
      </w:r>
      <w:r w:rsidR="001A0FCA" w:rsidRPr="00F07A6E">
        <w:t>s 4a-4c</w:t>
      </w:r>
      <w:r w:rsidR="00BF2651" w:rsidRPr="00F07A6E">
        <w:t>:</w:t>
      </w:r>
    </w:p>
    <w:p w14:paraId="6B8C0220" w14:textId="2B0E8693" w:rsidR="007852F0" w:rsidRDefault="00031282" w:rsidP="005D6B2F">
      <w:pPr>
        <w:pStyle w:val="BodyText"/>
        <w:rPr>
          <w:u w:val="single"/>
        </w:rPr>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β1)(N02)+(β2)(PM2.5)+(β3)(lden)+ (β4)(ndvi300)+(β5)(green distance)+(β6)(blue distance)+covariates+ ε</m:t>
        </m:r>
      </m:oMath>
      <w:r w:rsidR="00B82CC1">
        <w:rPr>
          <w:u w:val="single"/>
        </w:rPr>
        <w:t xml:space="preserve"> </w:t>
      </w:r>
    </w:p>
    <w:p w14:paraId="674D8AF8" w14:textId="77777777" w:rsidR="00F07A6E" w:rsidRDefault="00F07A6E" w:rsidP="005D6B2F">
      <w:pPr>
        <w:pStyle w:val="BodyText"/>
        <w:rPr>
          <w:u w:val="single"/>
        </w:rPr>
      </w:pPr>
    </w:p>
    <w:p w14:paraId="1D0BBE21" w14:textId="77777777" w:rsidR="00310FC9" w:rsidRDefault="00310FC9" w:rsidP="00B25C46">
      <w:pPr>
        <w:pStyle w:val="Heading3"/>
      </w:pPr>
      <w:r>
        <w:t>Effect modification of associations by SEP</w:t>
      </w:r>
    </w:p>
    <w:p w14:paraId="461577AF" w14:textId="646F4DE2" w:rsidR="00BF2651" w:rsidRPr="008D4CFB" w:rsidRDefault="00BF2651" w:rsidP="00310FC9">
      <w:pPr>
        <w:pStyle w:val="Heading3"/>
        <w:numPr>
          <w:ilvl w:val="0"/>
          <w:numId w:val="0"/>
        </w:numPr>
        <w:rPr>
          <w:lang w:val="fr-FR"/>
          <w:rPrChange w:id="150" w:author="Marie Pedersen" w:date="2020-11-25T09:23:00Z">
            <w:rPr/>
          </w:rPrChange>
        </w:rPr>
      </w:pPr>
      <w:r w:rsidRPr="008D4CFB">
        <w:rPr>
          <w:lang w:val="fr-FR"/>
          <w:rPrChange w:id="151" w:author="Marie Pedersen" w:date="2020-11-25T09:23:00Z">
            <w:rPr/>
          </w:rPrChange>
        </w:rPr>
        <w:t>Model</w:t>
      </w:r>
      <w:r w:rsidR="00A81184" w:rsidRPr="008D4CFB">
        <w:rPr>
          <w:lang w:val="fr-FR"/>
          <w:rPrChange w:id="152" w:author="Marie Pedersen" w:date="2020-11-25T09:23:00Z">
            <w:rPr/>
          </w:rPrChange>
        </w:rPr>
        <w:t>s</w:t>
      </w:r>
      <w:r w:rsidRPr="008D4CFB">
        <w:rPr>
          <w:lang w:val="fr-FR"/>
          <w:rPrChange w:id="153" w:author="Marie Pedersen" w:date="2020-11-25T09:23:00Z">
            <w:rPr/>
          </w:rPrChange>
        </w:rPr>
        <w:t xml:space="preserve"> </w:t>
      </w:r>
      <w:r w:rsidR="00A81184" w:rsidRPr="008D4CFB">
        <w:rPr>
          <w:lang w:val="fr-FR"/>
          <w:rPrChange w:id="154" w:author="Marie Pedersen" w:date="2020-11-25T09:23:00Z">
            <w:rPr/>
          </w:rPrChange>
        </w:rPr>
        <w:t>5</w:t>
      </w:r>
      <w:r w:rsidRPr="008D4CFB">
        <w:rPr>
          <w:lang w:val="fr-FR"/>
          <w:rPrChange w:id="155" w:author="Marie Pedersen" w:date="2020-11-25T09:23:00Z">
            <w:rPr/>
          </w:rPrChange>
        </w:rPr>
        <w:t>a</w:t>
      </w:r>
      <w:r w:rsidR="00A81184" w:rsidRPr="008D4CFB">
        <w:rPr>
          <w:lang w:val="fr-FR"/>
          <w:rPrChange w:id="156" w:author="Marie Pedersen" w:date="2020-11-25T09:23:00Z">
            <w:rPr/>
          </w:rPrChange>
        </w:rPr>
        <w:t>-5c</w:t>
      </w:r>
      <w:r w:rsidRPr="008D4CFB">
        <w:rPr>
          <w:lang w:val="fr-FR"/>
          <w:rPrChange w:id="157" w:author="Marie Pedersen" w:date="2020-11-25T09:23:00Z">
            <w:rPr/>
          </w:rPrChange>
        </w:rPr>
        <w:t xml:space="preserve"> (pollution):</w:t>
      </w:r>
    </w:p>
    <w:p w14:paraId="35409BDB" w14:textId="7F70F539" w:rsidR="00BF2651" w:rsidRPr="008D4CFB" w:rsidRDefault="00031282" w:rsidP="00BF2651">
      <w:pPr>
        <w:pStyle w:val="BodyText"/>
        <w:rPr>
          <w:lang w:val="fr-FR"/>
          <w:rPrChange w:id="158" w:author="Marie Pedersen" w:date="2020-11-25T09:23:00Z">
            <w:rPr/>
          </w:rPrChange>
        </w:rPr>
      </w:pPr>
      <m:oMath>
        <m:sSub>
          <m:sSubPr>
            <m:ctrlPr>
              <w:rPr>
                <w:rFonts w:ascii="Cambria Math" w:hAnsi="Cambria Math"/>
                <w:i/>
              </w:rPr>
            </m:ctrlPr>
          </m:sSubPr>
          <m:e>
            <m:r>
              <w:rPr>
                <w:rFonts w:ascii="Cambria Math" w:hAnsi="Cambria Math"/>
              </w:rPr>
              <m:t>PND</m:t>
            </m:r>
          </m:e>
          <m:sub>
            <m:r>
              <w:rPr>
                <w:rFonts w:ascii="Cambria Math" w:hAnsi="Cambria Math"/>
              </w:rPr>
              <m:t>antenatal</m:t>
            </m:r>
            <m:r>
              <w:rPr>
                <w:rFonts w:ascii="Cambria Math" w:hAnsi="Cambria Math"/>
                <w:lang w:val="fr-FR"/>
                <w:rPrChange w:id="159" w:author="Marie Pedersen" w:date="2020-11-25T09:23:00Z">
                  <w:rPr>
                    <w:rFonts w:ascii="Cambria Math" w:hAnsi="Cambria Math"/>
                  </w:rPr>
                </w:rPrChange>
              </w:rPr>
              <m:t>|</m:t>
            </m:r>
            <m:r>
              <w:rPr>
                <w:rFonts w:ascii="Cambria Math" w:hAnsi="Cambria Math"/>
              </w:rPr>
              <m:t>postnatal</m:t>
            </m:r>
            <m:r>
              <w:rPr>
                <w:rFonts w:ascii="Cambria Math" w:hAnsi="Cambria Math"/>
                <w:lang w:val="fr-FR"/>
                <w:rPrChange w:id="160" w:author="Marie Pedersen" w:date="2020-11-25T09:23:00Z">
                  <w:rPr>
                    <w:rFonts w:ascii="Cambria Math" w:hAnsi="Cambria Math"/>
                  </w:rPr>
                </w:rPrChange>
              </w:rPr>
              <m:t>|</m:t>
            </m:r>
            <m:r>
              <w:rPr>
                <w:rFonts w:ascii="Cambria Math" w:hAnsi="Cambria Math"/>
              </w:rPr>
              <m:t>bot</m:t>
            </m:r>
            <m:r>
              <w:rPr>
                <w:rFonts w:ascii="Cambria Math" w:hAnsi="Cambria Math"/>
                <w:lang w:val="fr-FR"/>
                <w:rPrChange w:id="161" w:author="Marie Pedersen" w:date="2020-11-25T09:23:00Z">
                  <w:rPr>
                    <w:rFonts w:ascii="Cambria Math" w:hAnsi="Cambria Math"/>
                  </w:rPr>
                </w:rPrChange>
              </w:rPr>
              <m:t>h</m:t>
            </m:r>
          </m:sub>
        </m:sSub>
        <m:r>
          <w:rPr>
            <w:rFonts w:ascii="Cambria Math" w:hAnsi="Cambria Math"/>
            <w:lang w:val="fr-FR"/>
            <w:rPrChange w:id="162" w:author="Marie Pedersen" w:date="2020-11-25T09:23:00Z">
              <w:rPr>
                <w:rFonts w:ascii="Cambria Math" w:hAnsi="Cambria Math"/>
              </w:rPr>
            </w:rPrChange>
          </w:rPr>
          <m:t>=</m:t>
        </m:r>
        <m:r>
          <w:rPr>
            <w:rFonts w:ascii="Cambria Math" w:hAnsi="Cambria Math"/>
          </w:rPr>
          <m:t>β</m:t>
        </m:r>
        <m:r>
          <w:rPr>
            <w:rFonts w:ascii="Cambria Math" w:hAnsi="Cambria Math"/>
            <w:lang w:val="fr-FR"/>
            <w:rPrChange w:id="163" w:author="Marie Pedersen" w:date="2020-11-25T09:23:00Z">
              <w:rPr>
                <w:rFonts w:ascii="Cambria Math" w:hAnsi="Cambria Math"/>
              </w:rPr>
            </w:rPrChange>
          </w:rPr>
          <m:t>0+</m:t>
        </m:r>
        <m:d>
          <m:dPr>
            <m:ctrlPr>
              <w:rPr>
                <w:rFonts w:ascii="Cambria Math" w:hAnsi="Cambria Math"/>
                <w:i/>
              </w:rPr>
            </m:ctrlPr>
          </m:dPr>
          <m:e>
            <m:r>
              <w:rPr>
                <w:rFonts w:ascii="Cambria Math" w:hAnsi="Cambria Math"/>
              </w:rPr>
              <m:t>β</m:t>
            </m:r>
            <m:r>
              <w:rPr>
                <w:rFonts w:ascii="Cambria Math" w:hAnsi="Cambria Math"/>
                <w:lang w:val="fr-FR"/>
                <w:rPrChange w:id="164" w:author="Marie Pedersen" w:date="2020-11-25T09:23:00Z">
                  <w:rPr>
                    <w:rFonts w:ascii="Cambria Math" w:hAnsi="Cambria Math"/>
                  </w:rPr>
                </w:rPrChange>
              </w:rPr>
              <m:t>1</m:t>
            </m:r>
          </m:e>
        </m:d>
        <m:d>
          <m:dPr>
            <m:ctrlPr>
              <w:rPr>
                <w:rFonts w:ascii="Cambria Math" w:hAnsi="Cambria Math"/>
                <w:i/>
              </w:rPr>
            </m:ctrlPr>
          </m:dPr>
          <m:e>
            <m:r>
              <w:rPr>
                <w:rFonts w:ascii="Cambria Math" w:hAnsi="Cambria Math"/>
              </w:rPr>
              <m:t>N</m:t>
            </m:r>
            <m:r>
              <w:rPr>
                <w:rFonts w:ascii="Cambria Math" w:hAnsi="Cambria Math"/>
                <w:lang w:val="fr-FR"/>
                <w:rPrChange w:id="165" w:author="Marie Pedersen" w:date="2020-11-25T09:23:00Z">
                  <w:rPr>
                    <w:rFonts w:ascii="Cambria Math" w:hAnsi="Cambria Math"/>
                  </w:rPr>
                </w:rPrChange>
              </w:rPr>
              <m:t>02</m:t>
            </m:r>
          </m:e>
        </m:d>
        <m:r>
          <w:rPr>
            <w:rFonts w:ascii="Cambria Math" w:hAnsi="Cambria Math"/>
            <w:lang w:val="fr-FR"/>
            <w:rPrChange w:id="166"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67" w:author="Marie Pedersen" w:date="2020-11-25T09:23:00Z">
                  <w:rPr>
                    <w:rFonts w:ascii="Cambria Math" w:hAnsi="Cambria Math"/>
                  </w:rPr>
                </w:rPrChange>
              </w:rPr>
              <m:t>2</m:t>
            </m:r>
          </m:e>
        </m:d>
        <m:d>
          <m:dPr>
            <m:ctrlPr>
              <w:rPr>
                <w:rFonts w:ascii="Cambria Math" w:hAnsi="Cambria Math"/>
                <w:i/>
              </w:rPr>
            </m:ctrlPr>
          </m:dPr>
          <m:e>
            <m:r>
              <w:rPr>
                <w:rFonts w:ascii="Cambria Math" w:hAnsi="Cambria Math"/>
              </w:rPr>
              <m:t>PM</m:t>
            </m:r>
            <m:r>
              <w:rPr>
                <w:rFonts w:ascii="Cambria Math" w:hAnsi="Cambria Math"/>
                <w:lang w:val="fr-FR"/>
                <w:rPrChange w:id="168" w:author="Marie Pedersen" w:date="2020-11-25T09:23:00Z">
                  <w:rPr>
                    <w:rFonts w:ascii="Cambria Math" w:hAnsi="Cambria Math"/>
                  </w:rPr>
                </w:rPrChange>
              </w:rPr>
              <m:t>2.5</m:t>
            </m:r>
          </m:e>
        </m:d>
        <m:r>
          <w:rPr>
            <w:rFonts w:ascii="Cambria Math" w:hAnsi="Cambria Math"/>
            <w:lang w:val="fr-FR"/>
            <w:rPrChange w:id="169"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70" w:author="Marie Pedersen" w:date="2020-11-25T09:23:00Z">
                  <w:rPr>
                    <w:rFonts w:ascii="Cambria Math" w:hAnsi="Cambria Math"/>
                  </w:rPr>
                </w:rPrChange>
              </w:rPr>
              <m:t>3</m:t>
            </m:r>
          </m:e>
        </m:d>
        <m:d>
          <m:dPr>
            <m:ctrlPr>
              <w:rPr>
                <w:rFonts w:ascii="Cambria Math" w:hAnsi="Cambria Math"/>
                <w:i/>
              </w:rPr>
            </m:ctrlPr>
          </m:dPr>
          <m:e>
            <m:r>
              <w:rPr>
                <w:rFonts w:ascii="Cambria Math" w:hAnsi="Cambria Math"/>
              </w:rPr>
              <m:t>maternal</m:t>
            </m:r>
            <m:r>
              <w:rPr>
                <w:rFonts w:ascii="Cambria Math" w:hAnsi="Cambria Math"/>
                <w:lang w:val="fr-FR"/>
                <w:rPrChange w:id="171" w:author="Marie Pedersen" w:date="2020-11-25T09:23:00Z">
                  <w:rPr>
                    <w:rFonts w:ascii="Cambria Math" w:hAnsi="Cambria Math"/>
                  </w:rPr>
                </w:rPrChange>
              </w:rPr>
              <m:t xml:space="preserve"> </m:t>
            </m:r>
            <m:r>
              <w:rPr>
                <w:rFonts w:ascii="Cambria Math" w:hAnsi="Cambria Math"/>
              </w:rPr>
              <m:t>education</m:t>
            </m:r>
          </m:e>
        </m:d>
        <m:r>
          <w:rPr>
            <w:rFonts w:ascii="Cambria Math" w:hAnsi="Cambria Math"/>
            <w:lang w:val="fr-FR"/>
            <w:rPrChange w:id="172"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73" w:author="Marie Pedersen" w:date="2020-11-25T09:23:00Z">
                  <w:rPr>
                    <w:rFonts w:ascii="Cambria Math" w:hAnsi="Cambria Math"/>
                  </w:rPr>
                </w:rPrChange>
              </w:rPr>
              <m:t>4</m:t>
            </m:r>
          </m:e>
        </m:d>
        <m:d>
          <m:dPr>
            <m:ctrlPr>
              <w:rPr>
                <w:rFonts w:ascii="Cambria Math" w:hAnsi="Cambria Math"/>
                <w:i/>
              </w:rPr>
            </m:ctrlPr>
          </m:dPr>
          <m:e>
            <m:r>
              <w:rPr>
                <w:rFonts w:ascii="Cambria Math" w:hAnsi="Cambria Math"/>
              </w:rPr>
              <m:t>maternal</m:t>
            </m:r>
            <m:r>
              <w:rPr>
                <w:rFonts w:ascii="Cambria Math" w:hAnsi="Cambria Math"/>
                <w:lang w:val="fr-FR"/>
                <w:rPrChange w:id="174"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175"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176" w:author="Marie Pedersen" w:date="2020-11-25T09:23:00Z">
                  <w:rPr>
                    <w:rFonts w:ascii="Cambria Math" w:hAnsi="Cambria Math"/>
                  </w:rPr>
                </w:rPrChange>
              </w:rPr>
              <m:t xml:space="preserve"> </m:t>
            </m:r>
            <m:r>
              <w:rPr>
                <w:rFonts w:ascii="Cambria Math" w:hAnsi="Cambria Math"/>
              </w:rPr>
              <m:t>NO</m:t>
            </m:r>
            <m:r>
              <w:rPr>
                <w:rFonts w:ascii="Cambria Math" w:hAnsi="Cambria Math"/>
                <w:lang w:val="fr-FR"/>
                <w:rPrChange w:id="177" w:author="Marie Pedersen" w:date="2020-11-25T09:23:00Z">
                  <w:rPr>
                    <w:rFonts w:ascii="Cambria Math" w:hAnsi="Cambria Math"/>
                  </w:rPr>
                </w:rPrChange>
              </w:rPr>
              <m:t>2</m:t>
            </m:r>
          </m:e>
        </m:d>
        <m:r>
          <w:rPr>
            <w:rFonts w:ascii="Cambria Math" w:hAnsi="Cambria Math"/>
            <w:lang w:val="fr-FR"/>
            <w:rPrChange w:id="178" w:author="Marie Pedersen" w:date="2020-11-25T09:23:00Z">
              <w:rPr>
                <w:rFonts w:ascii="Cambria Math" w:hAnsi="Cambria Math"/>
              </w:rPr>
            </w:rPrChange>
          </w:rPr>
          <m:t xml:space="preserve">+ </m:t>
        </m:r>
        <m:d>
          <m:dPr>
            <m:ctrlPr>
              <w:rPr>
                <w:rFonts w:ascii="Cambria Math" w:hAnsi="Cambria Math"/>
                <w:i/>
              </w:rPr>
            </m:ctrlPr>
          </m:dPr>
          <m:e>
            <m:r>
              <w:rPr>
                <w:rFonts w:ascii="Cambria Math" w:hAnsi="Cambria Math"/>
              </w:rPr>
              <m:t>β</m:t>
            </m:r>
            <m:r>
              <w:rPr>
                <w:rFonts w:ascii="Cambria Math" w:hAnsi="Cambria Math"/>
                <w:lang w:val="fr-FR"/>
                <w:rPrChange w:id="179" w:author="Marie Pedersen" w:date="2020-11-25T09:23:00Z">
                  <w:rPr>
                    <w:rFonts w:ascii="Cambria Math" w:hAnsi="Cambria Math"/>
                  </w:rPr>
                </w:rPrChange>
              </w:rPr>
              <m:t>5</m:t>
            </m:r>
          </m:e>
        </m:d>
        <m:d>
          <m:dPr>
            <m:ctrlPr>
              <w:rPr>
                <w:rFonts w:ascii="Cambria Math" w:hAnsi="Cambria Math"/>
                <w:i/>
              </w:rPr>
            </m:ctrlPr>
          </m:dPr>
          <m:e>
            <m:r>
              <w:rPr>
                <w:rFonts w:ascii="Cambria Math" w:hAnsi="Cambria Math"/>
              </w:rPr>
              <m:t>maternal</m:t>
            </m:r>
            <m:r>
              <w:rPr>
                <w:rFonts w:ascii="Cambria Math" w:hAnsi="Cambria Math"/>
                <w:lang w:val="fr-FR"/>
                <w:rPrChange w:id="180"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181"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182" w:author="Marie Pedersen" w:date="2020-11-25T09:23:00Z">
                  <w:rPr>
                    <w:rFonts w:ascii="Cambria Math" w:hAnsi="Cambria Math"/>
                  </w:rPr>
                </w:rPrChange>
              </w:rPr>
              <m:t xml:space="preserve"> </m:t>
            </m:r>
            <m:r>
              <w:rPr>
                <w:rFonts w:ascii="Cambria Math" w:hAnsi="Cambria Math"/>
              </w:rPr>
              <m:t>PM</m:t>
            </m:r>
            <m:r>
              <w:rPr>
                <w:rFonts w:ascii="Cambria Math" w:hAnsi="Cambria Math"/>
                <w:lang w:val="fr-FR"/>
                <w:rPrChange w:id="183" w:author="Marie Pedersen" w:date="2020-11-25T09:23:00Z">
                  <w:rPr>
                    <w:rFonts w:ascii="Cambria Math" w:hAnsi="Cambria Math"/>
                  </w:rPr>
                </w:rPrChange>
              </w:rPr>
              <m:t>2.5</m:t>
            </m:r>
          </m:e>
        </m:d>
        <m:r>
          <w:rPr>
            <w:rFonts w:ascii="Cambria Math" w:hAnsi="Cambria Math"/>
            <w:lang w:val="fr-FR"/>
            <w:rPrChange w:id="184"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85" w:author="Marie Pedersen" w:date="2020-11-25T09:23:00Z">
                  <w:rPr>
                    <w:rFonts w:ascii="Cambria Math" w:hAnsi="Cambria Math"/>
                  </w:rPr>
                </w:rPrChange>
              </w:rPr>
              <m:t>6</m:t>
            </m:r>
          </m:e>
        </m:d>
        <m:d>
          <m:dPr>
            <m:ctrlPr>
              <w:rPr>
                <w:rFonts w:ascii="Cambria Math" w:hAnsi="Cambria Math"/>
                <w:i/>
              </w:rPr>
            </m:ctrlPr>
          </m:dPr>
          <m:e>
            <m:r>
              <w:rPr>
                <w:rFonts w:ascii="Cambria Math" w:hAnsi="Cambria Math"/>
              </w:rPr>
              <m:t>Area</m:t>
            </m:r>
            <m:r>
              <w:rPr>
                <w:rFonts w:ascii="Cambria Math" w:hAnsi="Cambria Math"/>
                <w:lang w:val="fr-FR"/>
                <w:rPrChange w:id="186" w:author="Marie Pedersen" w:date="2020-11-25T09:23:00Z">
                  <w:rPr>
                    <w:rFonts w:ascii="Cambria Math" w:hAnsi="Cambria Math"/>
                  </w:rPr>
                </w:rPrChange>
              </w:rPr>
              <m:t xml:space="preserve"> </m:t>
            </m:r>
            <m:r>
              <w:rPr>
                <w:rFonts w:ascii="Cambria Math" w:hAnsi="Cambria Math"/>
              </w:rPr>
              <m:t>SEP</m:t>
            </m:r>
          </m:e>
        </m:d>
        <m:r>
          <w:rPr>
            <w:rFonts w:ascii="Cambria Math" w:hAnsi="Cambria Math"/>
            <w:lang w:val="fr-FR"/>
            <w:rPrChange w:id="187"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88" w:author="Marie Pedersen" w:date="2020-11-25T09:23:00Z">
                  <w:rPr>
                    <w:rFonts w:ascii="Cambria Math" w:hAnsi="Cambria Math"/>
                  </w:rPr>
                </w:rPrChange>
              </w:rPr>
              <m:t>7</m:t>
            </m:r>
          </m:e>
        </m:d>
        <m:d>
          <m:dPr>
            <m:ctrlPr>
              <w:rPr>
                <w:rFonts w:ascii="Cambria Math" w:hAnsi="Cambria Math"/>
                <w:i/>
              </w:rPr>
            </m:ctrlPr>
          </m:dPr>
          <m:e>
            <m:r>
              <w:rPr>
                <w:rFonts w:ascii="Cambria Math" w:hAnsi="Cambria Math"/>
              </w:rPr>
              <m:t>season</m:t>
            </m:r>
            <m:r>
              <w:rPr>
                <w:rFonts w:ascii="Cambria Math" w:hAnsi="Cambria Math"/>
                <w:lang w:val="fr-FR"/>
                <w:rPrChange w:id="189" w:author="Marie Pedersen" w:date="2020-11-25T09:23:00Z">
                  <w:rPr>
                    <w:rFonts w:ascii="Cambria Math" w:hAnsi="Cambria Math"/>
                  </w:rPr>
                </w:rPrChange>
              </w:rPr>
              <m:t xml:space="preserve"> </m:t>
            </m:r>
            <m:r>
              <w:rPr>
                <w:rFonts w:ascii="Cambria Math" w:hAnsi="Cambria Math"/>
              </w:rPr>
              <m:t>of</m:t>
            </m:r>
            <m:r>
              <w:rPr>
                <w:rFonts w:ascii="Cambria Math" w:hAnsi="Cambria Math"/>
                <w:lang w:val="fr-FR"/>
                <w:rPrChange w:id="190" w:author="Marie Pedersen" w:date="2020-11-25T09:23:00Z">
                  <w:rPr>
                    <w:rFonts w:ascii="Cambria Math" w:hAnsi="Cambria Math"/>
                  </w:rPr>
                </w:rPrChange>
              </w:rPr>
              <m:t xml:space="preserve"> </m:t>
            </m:r>
            <m:r>
              <w:rPr>
                <w:rFonts w:ascii="Cambria Math" w:hAnsi="Cambria Math"/>
              </w:rPr>
              <m:t>birt</m:t>
            </m:r>
            <m:r>
              <w:rPr>
                <w:rFonts w:ascii="Cambria Math" w:hAnsi="Cambria Math"/>
                <w:lang w:val="fr-FR"/>
                <w:rPrChange w:id="191" w:author="Marie Pedersen" w:date="2020-11-25T09:23:00Z">
                  <w:rPr>
                    <w:rFonts w:ascii="Cambria Math" w:hAnsi="Cambria Math"/>
                  </w:rPr>
                </w:rPrChange>
              </w:rPr>
              <m:t>h</m:t>
            </m:r>
          </m:e>
        </m:d>
        <m:r>
          <w:rPr>
            <w:rFonts w:ascii="Cambria Math" w:hAnsi="Cambria Math"/>
            <w:lang w:val="fr-FR"/>
            <w:rPrChange w:id="192"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93" w:author="Marie Pedersen" w:date="2020-11-25T09:23:00Z">
                  <w:rPr>
                    <w:rFonts w:ascii="Cambria Math" w:hAnsi="Cambria Math"/>
                  </w:rPr>
                </w:rPrChange>
              </w:rPr>
              <m:t>8</m:t>
            </m:r>
          </m:e>
        </m:d>
        <m:d>
          <m:dPr>
            <m:ctrlPr>
              <w:rPr>
                <w:rFonts w:ascii="Cambria Math" w:hAnsi="Cambria Math"/>
                <w:i/>
              </w:rPr>
            </m:ctrlPr>
          </m:dPr>
          <m:e>
            <m:r>
              <w:rPr>
                <w:rFonts w:ascii="Cambria Math" w:hAnsi="Cambria Math"/>
              </w:rPr>
              <m:t>maternal</m:t>
            </m:r>
            <m:r>
              <w:rPr>
                <w:rFonts w:ascii="Cambria Math" w:hAnsi="Cambria Math"/>
                <w:lang w:val="fr-FR"/>
                <w:rPrChange w:id="194" w:author="Marie Pedersen" w:date="2020-11-25T09:23:00Z">
                  <w:rPr>
                    <w:rFonts w:ascii="Cambria Math" w:hAnsi="Cambria Math"/>
                  </w:rPr>
                </w:rPrChange>
              </w:rPr>
              <m:t xml:space="preserve"> </m:t>
            </m:r>
            <m:r>
              <w:rPr>
                <w:rFonts w:ascii="Cambria Math" w:hAnsi="Cambria Math"/>
              </w:rPr>
              <m:t>age</m:t>
            </m:r>
          </m:e>
        </m:d>
        <m:r>
          <w:rPr>
            <w:rFonts w:ascii="Cambria Math" w:hAnsi="Cambria Math"/>
            <w:lang w:val="fr-FR"/>
            <w:rPrChange w:id="195"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96" w:author="Marie Pedersen" w:date="2020-11-25T09:23:00Z">
                  <w:rPr>
                    <w:rFonts w:ascii="Cambria Math" w:hAnsi="Cambria Math"/>
                  </w:rPr>
                </w:rPrChange>
              </w:rPr>
              <m:t>9</m:t>
            </m:r>
          </m:e>
        </m:d>
        <m:d>
          <m:dPr>
            <m:ctrlPr>
              <w:rPr>
                <w:rFonts w:ascii="Cambria Math" w:hAnsi="Cambria Math"/>
                <w:i/>
              </w:rPr>
            </m:ctrlPr>
          </m:dPr>
          <m:e>
            <m:r>
              <w:rPr>
                <w:rFonts w:ascii="Cambria Math" w:hAnsi="Cambria Math"/>
              </w:rPr>
              <m:t>parity</m:t>
            </m:r>
          </m:e>
        </m:d>
        <m:r>
          <w:rPr>
            <w:rFonts w:ascii="Cambria Math" w:hAnsi="Cambria Math"/>
            <w:lang w:val="fr-FR"/>
            <w:rPrChange w:id="197"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198" w:author="Marie Pedersen" w:date="2020-11-25T09:23:00Z">
                  <w:rPr>
                    <w:rFonts w:ascii="Cambria Math" w:hAnsi="Cambria Math"/>
                  </w:rPr>
                </w:rPrChange>
              </w:rPr>
              <m:t>10</m:t>
            </m:r>
          </m:e>
        </m:d>
        <m:d>
          <m:dPr>
            <m:ctrlPr>
              <w:rPr>
                <w:rFonts w:ascii="Cambria Math" w:hAnsi="Cambria Math"/>
                <w:i/>
              </w:rPr>
            </m:ctrlPr>
          </m:dPr>
          <m:e>
            <m:r>
              <w:rPr>
                <w:rFonts w:ascii="Cambria Math" w:hAnsi="Cambria Math"/>
              </w:rPr>
              <m:t>c</m:t>
            </m:r>
            <m:r>
              <w:rPr>
                <w:rFonts w:ascii="Cambria Math" w:hAnsi="Cambria Math"/>
                <w:lang w:val="fr-FR"/>
                <w:rPrChange w:id="199" w:author="Marie Pedersen" w:date="2020-11-25T09:23:00Z">
                  <w:rPr>
                    <w:rFonts w:ascii="Cambria Math" w:hAnsi="Cambria Math"/>
                  </w:rPr>
                </w:rPrChange>
              </w:rPr>
              <m:t>h</m:t>
            </m:r>
            <m:r>
              <w:rPr>
                <w:rFonts w:ascii="Cambria Math" w:hAnsi="Cambria Math"/>
              </w:rPr>
              <m:t>ild</m:t>
            </m:r>
            <m:r>
              <w:rPr>
                <w:rFonts w:ascii="Cambria Math" w:hAnsi="Cambria Math"/>
                <w:lang w:val="fr-FR"/>
                <w:rPrChange w:id="200" w:author="Marie Pedersen" w:date="2020-11-25T09:23:00Z">
                  <w:rPr>
                    <w:rFonts w:ascii="Cambria Math" w:hAnsi="Cambria Math"/>
                  </w:rPr>
                </w:rPrChange>
              </w:rPr>
              <m:t xml:space="preserve"> </m:t>
            </m:r>
            <m:r>
              <w:rPr>
                <w:rFonts w:ascii="Cambria Math" w:hAnsi="Cambria Math"/>
              </w:rPr>
              <m:t>sex</m:t>
            </m:r>
          </m:e>
        </m:d>
        <m:r>
          <w:rPr>
            <w:rFonts w:ascii="Cambria Math" w:hAnsi="Cambria Math"/>
            <w:lang w:val="fr-FR"/>
            <w:rPrChange w:id="201" w:author="Marie Pedersen" w:date="2020-11-25T09:23:00Z">
              <w:rPr>
                <w:rFonts w:ascii="Cambria Math" w:hAnsi="Cambria Math"/>
              </w:rPr>
            </w:rPrChange>
          </w:rPr>
          <m:t xml:space="preserve">+ </m:t>
        </m:r>
        <m:r>
          <w:rPr>
            <w:rFonts w:ascii="Cambria Math" w:hAnsi="Cambria Math"/>
          </w:rPr>
          <m:t>ε</m:t>
        </m:r>
      </m:oMath>
      <w:r w:rsidR="00BF2651" w:rsidRPr="008D4CFB">
        <w:rPr>
          <w:lang w:val="fr-FR"/>
          <w:rPrChange w:id="202" w:author="Marie Pedersen" w:date="2020-11-25T09:23:00Z">
            <w:rPr/>
          </w:rPrChange>
        </w:rPr>
        <w:t xml:space="preserve"> </w:t>
      </w:r>
    </w:p>
    <w:p w14:paraId="38DAEF2C" w14:textId="24A42A86" w:rsidR="007852F0" w:rsidRPr="008D4CFB" w:rsidRDefault="00A81184" w:rsidP="005D6B2F">
      <w:pPr>
        <w:pStyle w:val="BodyText"/>
        <w:rPr>
          <w:lang w:val="fr-FR"/>
          <w:rPrChange w:id="203" w:author="Marie Pedersen" w:date="2020-11-25T09:23:00Z">
            <w:rPr/>
          </w:rPrChange>
        </w:rPr>
      </w:pPr>
      <w:r w:rsidRPr="008D4CFB">
        <w:rPr>
          <w:lang w:val="fr-FR"/>
          <w:rPrChange w:id="204" w:author="Marie Pedersen" w:date="2020-11-25T09:23:00Z">
            <w:rPr/>
          </w:rPrChange>
        </w:rPr>
        <w:t>Models 6a-6c (</w:t>
      </w:r>
      <w:ins w:id="205" w:author="Katrine Strandberg-Larsen" w:date="2020-11-24T23:27:00Z">
        <w:r w:rsidR="00537D78" w:rsidRPr="008D4CFB">
          <w:rPr>
            <w:lang w:val="fr-FR"/>
            <w:rPrChange w:id="206" w:author="Marie Pedersen" w:date="2020-11-25T09:23:00Z">
              <w:rPr/>
            </w:rPrChange>
          </w:rPr>
          <w:t>noise</w:t>
        </w:r>
      </w:ins>
      <w:ins w:id="207" w:author="Katrine Strandberg-Larsen" w:date="2020-11-24T23:28:00Z">
        <w:r w:rsidR="00537D78" w:rsidRPr="008D4CFB">
          <w:rPr>
            <w:lang w:val="fr-FR"/>
            <w:rPrChange w:id="208" w:author="Marie Pedersen" w:date="2020-11-25T09:23:00Z">
              <w:rPr/>
            </w:rPrChange>
          </w:rPr>
          <w:t>?</w:t>
        </w:r>
      </w:ins>
      <w:del w:id="209" w:author="Katrine Strandberg-Larsen" w:date="2020-11-24T23:28:00Z">
        <w:r w:rsidRPr="008D4CFB" w:rsidDel="00537D78">
          <w:rPr>
            <w:lang w:val="fr-FR"/>
            <w:rPrChange w:id="210" w:author="Marie Pedersen" w:date="2020-11-25T09:23:00Z">
              <w:rPr/>
            </w:rPrChange>
          </w:rPr>
          <w:delText>pollution</w:delText>
        </w:r>
      </w:del>
      <w:r w:rsidRPr="008D4CFB">
        <w:rPr>
          <w:lang w:val="fr-FR"/>
          <w:rPrChange w:id="211" w:author="Marie Pedersen" w:date="2020-11-25T09:23:00Z">
            <w:rPr/>
          </w:rPrChange>
        </w:rPr>
        <w:t>)</w:t>
      </w:r>
      <w:r w:rsidR="002D092E" w:rsidRPr="008D4CFB">
        <w:rPr>
          <w:lang w:val="fr-FR"/>
          <w:rPrChange w:id="212" w:author="Marie Pedersen" w:date="2020-11-25T09:23:00Z">
            <w:rPr/>
          </w:rPrChange>
        </w:rPr>
        <w:t>:</w:t>
      </w:r>
    </w:p>
    <w:p w14:paraId="29F71D7E" w14:textId="3500C7F3" w:rsidR="002D092E" w:rsidRPr="008D4CFB" w:rsidRDefault="00031282" w:rsidP="002D092E">
      <w:pPr>
        <w:pStyle w:val="BodyText"/>
        <w:rPr>
          <w:lang w:val="fr-FR"/>
          <w:rPrChange w:id="213" w:author="Marie Pedersen" w:date="2020-11-25T09:23:00Z">
            <w:rPr/>
          </w:rPrChange>
        </w:rPr>
      </w:pPr>
      <m:oMath>
        <m:sSub>
          <m:sSubPr>
            <m:ctrlPr>
              <w:rPr>
                <w:rFonts w:ascii="Cambria Math" w:hAnsi="Cambria Math"/>
                <w:i/>
              </w:rPr>
            </m:ctrlPr>
          </m:sSubPr>
          <m:e>
            <m:r>
              <w:rPr>
                <w:rFonts w:ascii="Cambria Math" w:hAnsi="Cambria Math"/>
              </w:rPr>
              <m:t>PND</m:t>
            </m:r>
          </m:e>
          <m:sub>
            <m:r>
              <w:rPr>
                <w:rFonts w:ascii="Cambria Math" w:hAnsi="Cambria Math"/>
              </w:rPr>
              <m:t>antenatal</m:t>
            </m:r>
            <m:r>
              <w:rPr>
                <w:rFonts w:ascii="Cambria Math" w:hAnsi="Cambria Math"/>
                <w:lang w:val="fr-FR"/>
                <w:rPrChange w:id="214" w:author="Marie Pedersen" w:date="2020-11-25T09:23:00Z">
                  <w:rPr>
                    <w:rFonts w:ascii="Cambria Math" w:hAnsi="Cambria Math"/>
                  </w:rPr>
                </w:rPrChange>
              </w:rPr>
              <m:t>|</m:t>
            </m:r>
            <m:r>
              <w:rPr>
                <w:rFonts w:ascii="Cambria Math" w:hAnsi="Cambria Math"/>
              </w:rPr>
              <m:t>postnatal</m:t>
            </m:r>
            <m:r>
              <w:rPr>
                <w:rFonts w:ascii="Cambria Math" w:hAnsi="Cambria Math"/>
                <w:lang w:val="fr-FR"/>
                <w:rPrChange w:id="215" w:author="Marie Pedersen" w:date="2020-11-25T09:23:00Z">
                  <w:rPr>
                    <w:rFonts w:ascii="Cambria Math" w:hAnsi="Cambria Math"/>
                  </w:rPr>
                </w:rPrChange>
              </w:rPr>
              <m:t>|</m:t>
            </m:r>
            <m:r>
              <w:rPr>
                <w:rFonts w:ascii="Cambria Math" w:hAnsi="Cambria Math"/>
              </w:rPr>
              <m:t>bot</m:t>
            </m:r>
            <m:r>
              <w:rPr>
                <w:rFonts w:ascii="Cambria Math" w:hAnsi="Cambria Math"/>
                <w:lang w:val="fr-FR"/>
                <w:rPrChange w:id="216" w:author="Marie Pedersen" w:date="2020-11-25T09:23:00Z">
                  <w:rPr>
                    <w:rFonts w:ascii="Cambria Math" w:hAnsi="Cambria Math"/>
                  </w:rPr>
                </w:rPrChange>
              </w:rPr>
              <m:t>h</m:t>
            </m:r>
          </m:sub>
        </m:sSub>
        <m:r>
          <w:rPr>
            <w:rFonts w:ascii="Cambria Math" w:hAnsi="Cambria Math"/>
            <w:lang w:val="fr-FR"/>
            <w:rPrChange w:id="217" w:author="Marie Pedersen" w:date="2020-11-25T09:23:00Z">
              <w:rPr>
                <w:rFonts w:ascii="Cambria Math" w:hAnsi="Cambria Math"/>
              </w:rPr>
            </w:rPrChange>
          </w:rPr>
          <m:t>=</m:t>
        </m:r>
        <m:r>
          <w:rPr>
            <w:rFonts w:ascii="Cambria Math" w:hAnsi="Cambria Math"/>
          </w:rPr>
          <m:t>β</m:t>
        </m:r>
        <m:r>
          <w:rPr>
            <w:rFonts w:ascii="Cambria Math" w:hAnsi="Cambria Math"/>
            <w:lang w:val="fr-FR"/>
            <w:rPrChange w:id="218" w:author="Marie Pedersen" w:date="2020-11-25T09:23:00Z">
              <w:rPr>
                <w:rFonts w:ascii="Cambria Math" w:hAnsi="Cambria Math"/>
              </w:rPr>
            </w:rPrChange>
          </w:rPr>
          <m:t>0+</m:t>
        </m:r>
        <m:d>
          <m:dPr>
            <m:ctrlPr>
              <w:rPr>
                <w:rFonts w:ascii="Cambria Math" w:hAnsi="Cambria Math"/>
                <w:i/>
              </w:rPr>
            </m:ctrlPr>
          </m:dPr>
          <m:e>
            <m:r>
              <w:rPr>
                <w:rFonts w:ascii="Cambria Math" w:hAnsi="Cambria Math"/>
              </w:rPr>
              <m:t>β</m:t>
            </m:r>
            <m:r>
              <w:rPr>
                <w:rFonts w:ascii="Cambria Math" w:hAnsi="Cambria Math"/>
                <w:lang w:val="fr-FR"/>
                <w:rPrChange w:id="219" w:author="Marie Pedersen" w:date="2020-11-25T09:23:00Z">
                  <w:rPr>
                    <w:rFonts w:ascii="Cambria Math" w:hAnsi="Cambria Math"/>
                  </w:rPr>
                </w:rPrChange>
              </w:rPr>
              <m:t>1</m:t>
            </m:r>
          </m:e>
        </m:d>
        <m:d>
          <m:dPr>
            <m:ctrlPr>
              <w:rPr>
                <w:rFonts w:ascii="Cambria Math" w:hAnsi="Cambria Math"/>
                <w:i/>
              </w:rPr>
            </m:ctrlPr>
          </m:dPr>
          <m:e>
            <m:r>
              <w:rPr>
                <w:rFonts w:ascii="Cambria Math" w:hAnsi="Cambria Math"/>
              </w:rPr>
              <m:t>lden</m:t>
            </m:r>
          </m:e>
        </m:d>
        <m:r>
          <w:rPr>
            <w:rFonts w:ascii="Cambria Math" w:hAnsi="Cambria Math"/>
            <w:lang w:val="fr-FR"/>
            <w:rPrChange w:id="220"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21" w:author="Marie Pedersen" w:date="2020-11-25T09:23:00Z">
                  <w:rPr>
                    <w:rFonts w:ascii="Cambria Math" w:hAnsi="Cambria Math"/>
                  </w:rPr>
                </w:rPrChange>
              </w:rPr>
              <m:t>2</m:t>
            </m:r>
          </m:e>
        </m:d>
        <m:d>
          <m:dPr>
            <m:ctrlPr>
              <w:rPr>
                <w:rFonts w:ascii="Cambria Math" w:hAnsi="Cambria Math"/>
                <w:i/>
              </w:rPr>
            </m:ctrlPr>
          </m:dPr>
          <m:e>
            <m:r>
              <w:rPr>
                <w:rFonts w:ascii="Cambria Math" w:hAnsi="Cambria Math"/>
              </w:rPr>
              <m:t>maternal</m:t>
            </m:r>
            <m:r>
              <w:rPr>
                <w:rFonts w:ascii="Cambria Math" w:hAnsi="Cambria Math"/>
                <w:lang w:val="fr-FR"/>
                <w:rPrChange w:id="222" w:author="Marie Pedersen" w:date="2020-11-25T09:23:00Z">
                  <w:rPr>
                    <w:rFonts w:ascii="Cambria Math" w:hAnsi="Cambria Math"/>
                  </w:rPr>
                </w:rPrChange>
              </w:rPr>
              <m:t xml:space="preserve"> </m:t>
            </m:r>
            <m:r>
              <w:rPr>
                <w:rFonts w:ascii="Cambria Math" w:hAnsi="Cambria Math"/>
              </w:rPr>
              <m:t>education</m:t>
            </m:r>
          </m:e>
        </m:d>
        <m:r>
          <w:rPr>
            <w:rFonts w:ascii="Cambria Math" w:hAnsi="Cambria Math"/>
            <w:lang w:val="fr-FR"/>
            <w:rPrChange w:id="223"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24" w:author="Marie Pedersen" w:date="2020-11-25T09:23:00Z">
                  <w:rPr>
                    <w:rFonts w:ascii="Cambria Math" w:hAnsi="Cambria Math"/>
                  </w:rPr>
                </w:rPrChange>
              </w:rPr>
              <m:t>3</m:t>
            </m:r>
          </m:e>
        </m:d>
        <m:d>
          <m:dPr>
            <m:ctrlPr>
              <w:rPr>
                <w:rFonts w:ascii="Cambria Math" w:hAnsi="Cambria Math"/>
                <w:i/>
              </w:rPr>
            </m:ctrlPr>
          </m:dPr>
          <m:e>
            <m:r>
              <w:rPr>
                <w:rFonts w:ascii="Cambria Math" w:hAnsi="Cambria Math"/>
              </w:rPr>
              <m:t>maternal</m:t>
            </m:r>
            <m:r>
              <w:rPr>
                <w:rFonts w:ascii="Cambria Math" w:hAnsi="Cambria Math"/>
                <w:lang w:val="fr-FR"/>
                <w:rPrChange w:id="225"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226"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227" w:author="Marie Pedersen" w:date="2020-11-25T09:23:00Z">
                  <w:rPr>
                    <w:rFonts w:ascii="Cambria Math" w:hAnsi="Cambria Math"/>
                  </w:rPr>
                </w:rPrChange>
              </w:rPr>
              <m:t xml:space="preserve"> </m:t>
            </m:r>
            <m:r>
              <w:rPr>
                <w:rFonts w:ascii="Cambria Math" w:hAnsi="Cambria Math"/>
              </w:rPr>
              <m:t>lden</m:t>
            </m:r>
          </m:e>
        </m:d>
        <m:r>
          <w:rPr>
            <w:rFonts w:ascii="Cambria Math" w:hAnsi="Cambria Math"/>
            <w:lang w:val="fr-FR"/>
            <w:rPrChange w:id="228" w:author="Marie Pedersen" w:date="2020-11-25T09:23:00Z">
              <w:rPr>
                <w:rFonts w:ascii="Cambria Math" w:hAnsi="Cambria Math"/>
              </w:rPr>
            </w:rPrChange>
          </w:rPr>
          <m:t xml:space="preserve">+ </m:t>
        </m:r>
        <m:r>
          <w:rPr>
            <w:rFonts w:ascii="Cambria Math" w:hAnsi="Cambria Math"/>
          </w:rPr>
          <m:t>covariates</m:t>
        </m:r>
        <m:r>
          <w:rPr>
            <w:rFonts w:ascii="Cambria Math" w:hAnsi="Cambria Math"/>
            <w:lang w:val="fr-FR"/>
            <w:rPrChange w:id="229" w:author="Marie Pedersen" w:date="2020-11-25T09:23:00Z">
              <w:rPr>
                <w:rFonts w:ascii="Cambria Math" w:hAnsi="Cambria Math"/>
              </w:rPr>
            </w:rPrChange>
          </w:rPr>
          <m:t xml:space="preserve">+ </m:t>
        </m:r>
        <m:r>
          <w:rPr>
            <w:rFonts w:ascii="Cambria Math" w:hAnsi="Cambria Math"/>
          </w:rPr>
          <m:t>ε</m:t>
        </m:r>
      </m:oMath>
      <w:r w:rsidR="002D092E" w:rsidRPr="008D4CFB">
        <w:rPr>
          <w:lang w:val="fr-FR"/>
          <w:rPrChange w:id="230" w:author="Marie Pedersen" w:date="2020-11-25T09:23:00Z">
            <w:rPr/>
          </w:rPrChange>
        </w:rPr>
        <w:t xml:space="preserve"> </w:t>
      </w:r>
    </w:p>
    <w:p w14:paraId="2D5F1735" w14:textId="01D0C163" w:rsidR="002D092E" w:rsidRPr="008D4CFB" w:rsidRDefault="00151C7E" w:rsidP="005D6B2F">
      <w:pPr>
        <w:pStyle w:val="BodyText"/>
        <w:rPr>
          <w:lang w:val="fr-FR"/>
          <w:rPrChange w:id="231" w:author="Marie Pedersen" w:date="2020-11-25T09:23:00Z">
            <w:rPr/>
          </w:rPrChange>
        </w:rPr>
      </w:pPr>
      <w:r w:rsidRPr="008D4CFB">
        <w:rPr>
          <w:lang w:val="fr-FR"/>
          <w:rPrChange w:id="232" w:author="Marie Pedersen" w:date="2020-11-25T09:23:00Z">
            <w:rPr/>
          </w:rPrChange>
        </w:rPr>
        <w:t>Model</w:t>
      </w:r>
      <w:r w:rsidR="00A81184" w:rsidRPr="008D4CFB">
        <w:rPr>
          <w:lang w:val="fr-FR"/>
          <w:rPrChange w:id="233" w:author="Marie Pedersen" w:date="2020-11-25T09:23:00Z">
            <w:rPr/>
          </w:rPrChange>
        </w:rPr>
        <w:t>s</w:t>
      </w:r>
      <w:r w:rsidRPr="008D4CFB">
        <w:rPr>
          <w:lang w:val="fr-FR"/>
          <w:rPrChange w:id="234" w:author="Marie Pedersen" w:date="2020-11-25T09:23:00Z">
            <w:rPr/>
          </w:rPrChange>
        </w:rPr>
        <w:t xml:space="preserve"> </w:t>
      </w:r>
      <w:r w:rsidR="00A81184" w:rsidRPr="008D4CFB">
        <w:rPr>
          <w:lang w:val="fr-FR"/>
          <w:rPrChange w:id="235" w:author="Marie Pedersen" w:date="2020-11-25T09:23:00Z">
            <w:rPr/>
          </w:rPrChange>
        </w:rPr>
        <w:t>7a-7c</w:t>
      </w:r>
      <w:r w:rsidRPr="008D4CFB">
        <w:rPr>
          <w:lang w:val="fr-FR"/>
          <w:rPrChange w:id="236" w:author="Marie Pedersen" w:date="2020-11-25T09:23:00Z">
            <w:rPr/>
          </w:rPrChange>
        </w:rPr>
        <w:t xml:space="preserve"> (natural spaces)</w:t>
      </w:r>
      <w:r w:rsidR="00A81184" w:rsidRPr="008D4CFB">
        <w:rPr>
          <w:lang w:val="fr-FR"/>
          <w:rPrChange w:id="237" w:author="Marie Pedersen" w:date="2020-11-25T09:23:00Z">
            <w:rPr/>
          </w:rPrChange>
        </w:rPr>
        <w:t>:</w:t>
      </w:r>
    </w:p>
    <w:p w14:paraId="0D1341E1" w14:textId="7A038F57" w:rsidR="00151C7E" w:rsidRPr="008D4CFB" w:rsidRDefault="00031282" w:rsidP="00151C7E">
      <w:pPr>
        <w:pStyle w:val="BodyText"/>
        <w:rPr>
          <w:lang w:val="fr-FR"/>
          <w:rPrChange w:id="238" w:author="Marie Pedersen" w:date="2020-11-25T09:23:00Z">
            <w:rPr/>
          </w:rPrChange>
        </w:rPr>
      </w:pPr>
      <m:oMath>
        <m:sSub>
          <m:sSubPr>
            <m:ctrlPr>
              <w:rPr>
                <w:rFonts w:ascii="Cambria Math" w:hAnsi="Cambria Math"/>
                <w:i/>
              </w:rPr>
            </m:ctrlPr>
          </m:sSubPr>
          <m:e>
            <m:r>
              <w:rPr>
                <w:rFonts w:ascii="Cambria Math" w:hAnsi="Cambria Math"/>
              </w:rPr>
              <m:t>PND</m:t>
            </m:r>
          </m:e>
          <m:sub>
            <m:r>
              <w:rPr>
                <w:rFonts w:ascii="Cambria Math" w:hAnsi="Cambria Math"/>
              </w:rPr>
              <m:t>antenatal</m:t>
            </m:r>
            <m:r>
              <w:rPr>
                <w:rFonts w:ascii="Cambria Math" w:hAnsi="Cambria Math"/>
                <w:lang w:val="fr-FR"/>
                <w:rPrChange w:id="239" w:author="Marie Pedersen" w:date="2020-11-25T09:23:00Z">
                  <w:rPr>
                    <w:rFonts w:ascii="Cambria Math" w:hAnsi="Cambria Math"/>
                  </w:rPr>
                </w:rPrChange>
              </w:rPr>
              <m:t>|</m:t>
            </m:r>
            <m:r>
              <w:rPr>
                <w:rFonts w:ascii="Cambria Math" w:hAnsi="Cambria Math"/>
              </w:rPr>
              <m:t>postnatal</m:t>
            </m:r>
            <m:r>
              <w:rPr>
                <w:rFonts w:ascii="Cambria Math" w:hAnsi="Cambria Math"/>
                <w:lang w:val="fr-FR"/>
                <w:rPrChange w:id="240" w:author="Marie Pedersen" w:date="2020-11-25T09:23:00Z">
                  <w:rPr>
                    <w:rFonts w:ascii="Cambria Math" w:hAnsi="Cambria Math"/>
                  </w:rPr>
                </w:rPrChange>
              </w:rPr>
              <m:t>|</m:t>
            </m:r>
            <m:r>
              <w:rPr>
                <w:rFonts w:ascii="Cambria Math" w:hAnsi="Cambria Math"/>
              </w:rPr>
              <m:t>bot</m:t>
            </m:r>
            <m:r>
              <w:rPr>
                <w:rFonts w:ascii="Cambria Math" w:hAnsi="Cambria Math"/>
                <w:lang w:val="fr-FR"/>
                <w:rPrChange w:id="241" w:author="Marie Pedersen" w:date="2020-11-25T09:23:00Z">
                  <w:rPr>
                    <w:rFonts w:ascii="Cambria Math" w:hAnsi="Cambria Math"/>
                  </w:rPr>
                </w:rPrChange>
              </w:rPr>
              <m:t>h</m:t>
            </m:r>
          </m:sub>
        </m:sSub>
        <m:r>
          <w:rPr>
            <w:rFonts w:ascii="Cambria Math" w:hAnsi="Cambria Math"/>
            <w:lang w:val="fr-FR"/>
            <w:rPrChange w:id="242" w:author="Marie Pedersen" w:date="2020-11-25T09:23:00Z">
              <w:rPr>
                <w:rFonts w:ascii="Cambria Math" w:hAnsi="Cambria Math"/>
              </w:rPr>
            </w:rPrChange>
          </w:rPr>
          <m:t>=</m:t>
        </m:r>
        <m:r>
          <w:rPr>
            <w:rFonts w:ascii="Cambria Math" w:hAnsi="Cambria Math"/>
          </w:rPr>
          <m:t>β</m:t>
        </m:r>
        <m:r>
          <w:rPr>
            <w:rFonts w:ascii="Cambria Math" w:hAnsi="Cambria Math"/>
            <w:lang w:val="fr-FR"/>
            <w:rPrChange w:id="243" w:author="Marie Pedersen" w:date="2020-11-25T09:23:00Z">
              <w:rPr>
                <w:rFonts w:ascii="Cambria Math" w:hAnsi="Cambria Math"/>
              </w:rPr>
            </w:rPrChange>
          </w:rPr>
          <m:t>0+</m:t>
        </m:r>
        <m:d>
          <m:dPr>
            <m:ctrlPr>
              <w:rPr>
                <w:rFonts w:ascii="Cambria Math" w:hAnsi="Cambria Math"/>
                <w:i/>
              </w:rPr>
            </m:ctrlPr>
          </m:dPr>
          <m:e>
            <m:r>
              <w:rPr>
                <w:rFonts w:ascii="Cambria Math" w:hAnsi="Cambria Math"/>
              </w:rPr>
              <m:t>β</m:t>
            </m:r>
            <m:r>
              <w:rPr>
                <w:rFonts w:ascii="Cambria Math" w:hAnsi="Cambria Math"/>
                <w:lang w:val="fr-FR"/>
                <w:rPrChange w:id="244" w:author="Marie Pedersen" w:date="2020-11-25T09:23:00Z">
                  <w:rPr>
                    <w:rFonts w:ascii="Cambria Math" w:hAnsi="Cambria Math"/>
                  </w:rPr>
                </w:rPrChange>
              </w:rPr>
              <m:t>1</m:t>
            </m:r>
          </m:e>
        </m:d>
        <m:d>
          <m:dPr>
            <m:ctrlPr>
              <w:rPr>
                <w:rFonts w:ascii="Cambria Math" w:hAnsi="Cambria Math"/>
                <w:i/>
              </w:rPr>
            </m:ctrlPr>
          </m:dPr>
          <m:e>
            <m:r>
              <w:rPr>
                <w:rFonts w:ascii="Cambria Math" w:hAnsi="Cambria Math"/>
              </w:rPr>
              <m:t>ndvi</m:t>
            </m:r>
            <m:r>
              <w:rPr>
                <w:rFonts w:ascii="Cambria Math" w:hAnsi="Cambria Math"/>
                <w:lang w:val="fr-FR"/>
                <w:rPrChange w:id="245" w:author="Marie Pedersen" w:date="2020-11-25T09:23:00Z">
                  <w:rPr>
                    <w:rFonts w:ascii="Cambria Math" w:hAnsi="Cambria Math"/>
                  </w:rPr>
                </w:rPrChange>
              </w:rPr>
              <m:t>300</m:t>
            </m:r>
          </m:e>
        </m:d>
        <m:r>
          <w:rPr>
            <w:rFonts w:ascii="Cambria Math" w:hAnsi="Cambria Math"/>
            <w:lang w:val="fr-FR"/>
            <w:rPrChange w:id="246"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47" w:author="Marie Pedersen" w:date="2020-11-25T09:23:00Z">
                  <w:rPr>
                    <w:rFonts w:ascii="Cambria Math" w:hAnsi="Cambria Math"/>
                  </w:rPr>
                </w:rPrChange>
              </w:rPr>
              <m:t>2</m:t>
            </m:r>
          </m:e>
        </m:d>
        <m:d>
          <m:dPr>
            <m:ctrlPr>
              <w:rPr>
                <w:rFonts w:ascii="Cambria Math" w:hAnsi="Cambria Math"/>
                <w:i/>
              </w:rPr>
            </m:ctrlPr>
          </m:dPr>
          <m:e>
            <m:r>
              <w:rPr>
                <w:rFonts w:ascii="Cambria Math" w:hAnsi="Cambria Math"/>
              </w:rPr>
              <m:t>green</m:t>
            </m:r>
            <m:r>
              <w:rPr>
                <w:rFonts w:ascii="Cambria Math" w:hAnsi="Cambria Math"/>
                <w:lang w:val="fr-FR"/>
                <w:rPrChange w:id="248" w:author="Marie Pedersen" w:date="2020-11-25T09:23:00Z">
                  <w:rPr>
                    <w:rFonts w:ascii="Cambria Math" w:hAnsi="Cambria Math"/>
                  </w:rPr>
                </w:rPrChange>
              </w:rPr>
              <m:t xml:space="preserve"> </m:t>
            </m:r>
            <m:r>
              <w:rPr>
                <w:rFonts w:ascii="Cambria Math" w:hAnsi="Cambria Math"/>
              </w:rPr>
              <m:t>distance</m:t>
            </m:r>
          </m:e>
        </m:d>
        <m:r>
          <w:rPr>
            <w:rFonts w:ascii="Cambria Math" w:hAnsi="Cambria Math"/>
            <w:lang w:val="fr-FR"/>
            <w:rPrChange w:id="249"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50" w:author="Marie Pedersen" w:date="2020-11-25T09:23:00Z">
                  <w:rPr>
                    <w:rFonts w:ascii="Cambria Math" w:hAnsi="Cambria Math"/>
                  </w:rPr>
                </w:rPrChange>
              </w:rPr>
              <m:t>3</m:t>
            </m:r>
          </m:e>
        </m:d>
        <m:d>
          <m:dPr>
            <m:ctrlPr>
              <w:rPr>
                <w:rFonts w:ascii="Cambria Math" w:hAnsi="Cambria Math"/>
                <w:i/>
              </w:rPr>
            </m:ctrlPr>
          </m:dPr>
          <m:e>
            <m:r>
              <w:rPr>
                <w:rFonts w:ascii="Cambria Math" w:hAnsi="Cambria Math"/>
              </w:rPr>
              <m:t>blue</m:t>
            </m:r>
            <m:r>
              <w:rPr>
                <w:rFonts w:ascii="Cambria Math" w:hAnsi="Cambria Math"/>
                <w:lang w:val="fr-FR"/>
                <w:rPrChange w:id="251" w:author="Marie Pedersen" w:date="2020-11-25T09:23:00Z">
                  <w:rPr>
                    <w:rFonts w:ascii="Cambria Math" w:hAnsi="Cambria Math"/>
                  </w:rPr>
                </w:rPrChange>
              </w:rPr>
              <m:t xml:space="preserve"> </m:t>
            </m:r>
            <m:r>
              <w:rPr>
                <w:rFonts w:ascii="Cambria Math" w:hAnsi="Cambria Math"/>
              </w:rPr>
              <m:t>distance</m:t>
            </m:r>
          </m:e>
        </m:d>
        <m:r>
          <w:rPr>
            <w:rFonts w:ascii="Cambria Math" w:hAnsi="Cambria Math"/>
            <w:lang w:val="fr-FR"/>
            <w:rPrChange w:id="252" w:author="Marie Pedersen" w:date="2020-11-25T09:23:00Z">
              <w:rPr>
                <w:rFonts w:ascii="Cambria Math" w:hAnsi="Cambria Math"/>
              </w:rPr>
            </w:rPrChange>
          </w:rPr>
          <m:t>+</m:t>
        </m:r>
        <m:r>
          <w:rPr>
            <w:rFonts w:ascii="Cambria Math" w:hAnsi="Cambria Math"/>
          </w:rPr>
          <m:t>β</m:t>
        </m:r>
        <m:r>
          <w:rPr>
            <w:rFonts w:ascii="Cambria Math" w:hAnsi="Cambria Math"/>
            <w:lang w:val="fr-FR"/>
            <w:rPrChange w:id="253" w:author="Marie Pedersen" w:date="2020-11-25T09:23:00Z">
              <w:rPr>
                <w:rFonts w:ascii="Cambria Math" w:hAnsi="Cambria Math"/>
              </w:rPr>
            </w:rPrChange>
          </w:rPr>
          <m:t>4</m:t>
        </m:r>
        <m:d>
          <m:dPr>
            <m:ctrlPr>
              <w:rPr>
                <w:rFonts w:ascii="Cambria Math" w:hAnsi="Cambria Math"/>
                <w:i/>
              </w:rPr>
            </m:ctrlPr>
          </m:dPr>
          <m:e>
            <m:r>
              <w:rPr>
                <w:rFonts w:ascii="Cambria Math" w:hAnsi="Cambria Math"/>
              </w:rPr>
              <m:t>maternal</m:t>
            </m:r>
            <m:r>
              <w:rPr>
                <w:rFonts w:ascii="Cambria Math" w:hAnsi="Cambria Math"/>
                <w:lang w:val="fr-FR"/>
                <w:rPrChange w:id="254" w:author="Marie Pedersen" w:date="2020-11-25T09:23:00Z">
                  <w:rPr>
                    <w:rFonts w:ascii="Cambria Math" w:hAnsi="Cambria Math"/>
                  </w:rPr>
                </w:rPrChange>
              </w:rPr>
              <m:t xml:space="preserve"> </m:t>
            </m:r>
            <m:r>
              <w:rPr>
                <w:rFonts w:ascii="Cambria Math" w:hAnsi="Cambria Math"/>
              </w:rPr>
              <m:t>education</m:t>
            </m:r>
          </m:e>
        </m:d>
        <m:r>
          <w:rPr>
            <w:rFonts w:ascii="Cambria Math" w:hAnsi="Cambria Math"/>
            <w:lang w:val="fr-FR"/>
            <w:rPrChange w:id="255"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56" w:author="Marie Pedersen" w:date="2020-11-25T09:23:00Z">
                  <w:rPr>
                    <w:rFonts w:ascii="Cambria Math" w:hAnsi="Cambria Math"/>
                  </w:rPr>
                </w:rPrChange>
              </w:rPr>
              <m:t>5</m:t>
            </m:r>
          </m:e>
        </m:d>
        <m:d>
          <m:dPr>
            <m:ctrlPr>
              <w:rPr>
                <w:rFonts w:ascii="Cambria Math" w:hAnsi="Cambria Math"/>
                <w:i/>
              </w:rPr>
            </m:ctrlPr>
          </m:dPr>
          <m:e>
            <m:r>
              <w:rPr>
                <w:rFonts w:ascii="Cambria Math" w:hAnsi="Cambria Math"/>
              </w:rPr>
              <m:t>maternal</m:t>
            </m:r>
            <m:r>
              <w:rPr>
                <w:rFonts w:ascii="Cambria Math" w:hAnsi="Cambria Math"/>
                <w:lang w:val="fr-FR"/>
                <w:rPrChange w:id="257"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258"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259" w:author="Marie Pedersen" w:date="2020-11-25T09:23:00Z">
                  <w:rPr>
                    <w:rFonts w:ascii="Cambria Math" w:hAnsi="Cambria Math"/>
                  </w:rPr>
                </w:rPrChange>
              </w:rPr>
              <m:t xml:space="preserve"> </m:t>
            </m:r>
            <m:r>
              <w:rPr>
                <w:rFonts w:ascii="Cambria Math" w:hAnsi="Cambria Math"/>
              </w:rPr>
              <m:t>ndvi</m:t>
            </m:r>
            <m:r>
              <w:rPr>
                <w:rFonts w:ascii="Cambria Math" w:hAnsi="Cambria Math"/>
                <w:lang w:val="fr-FR"/>
                <w:rPrChange w:id="260" w:author="Marie Pedersen" w:date="2020-11-25T09:23:00Z">
                  <w:rPr>
                    <w:rFonts w:ascii="Cambria Math" w:hAnsi="Cambria Math"/>
                  </w:rPr>
                </w:rPrChange>
              </w:rPr>
              <m:t>300</m:t>
            </m:r>
          </m:e>
        </m:d>
        <m:r>
          <w:rPr>
            <w:rFonts w:ascii="Cambria Math" w:hAnsi="Cambria Math"/>
            <w:lang w:val="fr-FR"/>
            <w:rPrChange w:id="261"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62" w:author="Marie Pedersen" w:date="2020-11-25T09:23:00Z">
                  <w:rPr>
                    <w:rFonts w:ascii="Cambria Math" w:hAnsi="Cambria Math"/>
                  </w:rPr>
                </w:rPrChange>
              </w:rPr>
              <m:t>6</m:t>
            </m:r>
          </m:e>
        </m:d>
        <m:d>
          <m:dPr>
            <m:ctrlPr>
              <w:rPr>
                <w:rFonts w:ascii="Cambria Math" w:hAnsi="Cambria Math"/>
                <w:i/>
              </w:rPr>
            </m:ctrlPr>
          </m:dPr>
          <m:e>
            <m:r>
              <w:rPr>
                <w:rFonts w:ascii="Cambria Math" w:hAnsi="Cambria Math"/>
              </w:rPr>
              <m:t>maternal</m:t>
            </m:r>
            <m:r>
              <w:rPr>
                <w:rFonts w:ascii="Cambria Math" w:hAnsi="Cambria Math"/>
                <w:lang w:val="fr-FR"/>
                <w:rPrChange w:id="263"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264"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265" w:author="Marie Pedersen" w:date="2020-11-25T09:23:00Z">
                  <w:rPr>
                    <w:rFonts w:ascii="Cambria Math" w:hAnsi="Cambria Math"/>
                  </w:rPr>
                </w:rPrChange>
              </w:rPr>
              <m:t xml:space="preserve"> </m:t>
            </m:r>
            <m:r>
              <w:rPr>
                <w:rFonts w:ascii="Cambria Math" w:hAnsi="Cambria Math"/>
              </w:rPr>
              <m:t>green</m:t>
            </m:r>
            <m:r>
              <w:rPr>
                <w:rFonts w:ascii="Cambria Math" w:hAnsi="Cambria Math"/>
                <w:lang w:val="fr-FR"/>
                <w:rPrChange w:id="266" w:author="Marie Pedersen" w:date="2020-11-25T09:23:00Z">
                  <w:rPr>
                    <w:rFonts w:ascii="Cambria Math" w:hAnsi="Cambria Math"/>
                  </w:rPr>
                </w:rPrChange>
              </w:rPr>
              <m:t xml:space="preserve"> </m:t>
            </m:r>
            <m:r>
              <w:rPr>
                <w:rFonts w:ascii="Cambria Math" w:hAnsi="Cambria Math"/>
              </w:rPr>
              <m:t>distance</m:t>
            </m:r>
          </m:e>
        </m:d>
        <m:r>
          <w:rPr>
            <w:rFonts w:ascii="Cambria Math" w:hAnsi="Cambria Math"/>
            <w:lang w:val="fr-FR"/>
            <w:rPrChange w:id="267" w:author="Marie Pedersen" w:date="2020-11-25T09:23:00Z">
              <w:rPr>
                <w:rFonts w:ascii="Cambria Math" w:hAnsi="Cambria Math"/>
              </w:rPr>
            </w:rPrChange>
          </w:rPr>
          <m:t>+</m:t>
        </m:r>
        <m:d>
          <m:dPr>
            <m:ctrlPr>
              <w:rPr>
                <w:rFonts w:ascii="Cambria Math" w:hAnsi="Cambria Math"/>
                <w:i/>
              </w:rPr>
            </m:ctrlPr>
          </m:dPr>
          <m:e>
            <m:r>
              <w:rPr>
                <w:rFonts w:ascii="Cambria Math" w:hAnsi="Cambria Math"/>
              </w:rPr>
              <m:t>β</m:t>
            </m:r>
            <m:r>
              <w:rPr>
                <w:rFonts w:ascii="Cambria Math" w:hAnsi="Cambria Math"/>
                <w:lang w:val="fr-FR"/>
                <w:rPrChange w:id="268" w:author="Marie Pedersen" w:date="2020-11-25T09:23:00Z">
                  <w:rPr>
                    <w:rFonts w:ascii="Cambria Math" w:hAnsi="Cambria Math"/>
                  </w:rPr>
                </w:rPrChange>
              </w:rPr>
              <m:t>7</m:t>
            </m:r>
          </m:e>
        </m:d>
        <m:d>
          <m:dPr>
            <m:ctrlPr>
              <w:rPr>
                <w:rFonts w:ascii="Cambria Math" w:hAnsi="Cambria Math"/>
                <w:i/>
              </w:rPr>
            </m:ctrlPr>
          </m:dPr>
          <m:e>
            <m:r>
              <w:rPr>
                <w:rFonts w:ascii="Cambria Math" w:hAnsi="Cambria Math"/>
              </w:rPr>
              <m:t>maternal</m:t>
            </m:r>
            <m:r>
              <w:rPr>
                <w:rFonts w:ascii="Cambria Math" w:hAnsi="Cambria Math"/>
                <w:lang w:val="fr-FR"/>
                <w:rPrChange w:id="269" w:author="Marie Pedersen" w:date="2020-11-25T09:23:00Z">
                  <w:rPr>
                    <w:rFonts w:ascii="Cambria Math" w:hAnsi="Cambria Math"/>
                  </w:rPr>
                </w:rPrChange>
              </w:rPr>
              <m:t xml:space="preserve"> </m:t>
            </m:r>
            <m:r>
              <w:rPr>
                <w:rFonts w:ascii="Cambria Math" w:hAnsi="Cambria Math"/>
              </w:rPr>
              <m:t>education</m:t>
            </m:r>
            <m:r>
              <w:rPr>
                <w:rFonts w:ascii="Cambria Math" w:hAnsi="Cambria Math"/>
                <w:lang w:val="fr-FR"/>
                <w:rPrChange w:id="270" w:author="Marie Pedersen" w:date="2020-11-25T09:23:00Z">
                  <w:rPr>
                    <w:rFonts w:ascii="Cambria Math" w:hAnsi="Cambria Math"/>
                  </w:rPr>
                </w:rPrChange>
              </w:rPr>
              <m:t xml:space="preserve"> </m:t>
            </m:r>
            <m:r>
              <w:rPr>
                <w:rFonts w:ascii="Cambria Math" w:hAnsi="Cambria Math"/>
              </w:rPr>
              <m:t>x</m:t>
            </m:r>
            <m:r>
              <w:rPr>
                <w:rFonts w:ascii="Cambria Math" w:hAnsi="Cambria Math"/>
                <w:lang w:val="fr-FR"/>
                <w:rPrChange w:id="271" w:author="Marie Pedersen" w:date="2020-11-25T09:23:00Z">
                  <w:rPr>
                    <w:rFonts w:ascii="Cambria Math" w:hAnsi="Cambria Math"/>
                  </w:rPr>
                </w:rPrChange>
              </w:rPr>
              <m:t xml:space="preserve"> </m:t>
            </m:r>
            <m:r>
              <w:rPr>
                <w:rFonts w:ascii="Cambria Math" w:hAnsi="Cambria Math"/>
              </w:rPr>
              <m:t>blue</m:t>
            </m:r>
            <m:r>
              <w:rPr>
                <w:rFonts w:ascii="Cambria Math" w:hAnsi="Cambria Math"/>
                <w:lang w:val="fr-FR"/>
                <w:rPrChange w:id="272" w:author="Marie Pedersen" w:date="2020-11-25T09:23:00Z">
                  <w:rPr>
                    <w:rFonts w:ascii="Cambria Math" w:hAnsi="Cambria Math"/>
                  </w:rPr>
                </w:rPrChange>
              </w:rPr>
              <m:t xml:space="preserve"> </m:t>
            </m:r>
            <m:r>
              <w:rPr>
                <w:rFonts w:ascii="Cambria Math" w:hAnsi="Cambria Math"/>
              </w:rPr>
              <m:t>distance</m:t>
            </m:r>
          </m:e>
        </m:d>
        <m:r>
          <w:rPr>
            <w:rFonts w:ascii="Cambria Math" w:hAnsi="Cambria Math"/>
            <w:lang w:val="fr-FR"/>
            <w:rPrChange w:id="273" w:author="Marie Pedersen" w:date="2020-11-25T09:23:00Z">
              <w:rPr>
                <w:rFonts w:ascii="Cambria Math" w:hAnsi="Cambria Math"/>
              </w:rPr>
            </w:rPrChange>
          </w:rPr>
          <m:t xml:space="preserve">+ </m:t>
        </m:r>
        <m:r>
          <w:rPr>
            <w:rFonts w:ascii="Cambria Math" w:hAnsi="Cambria Math"/>
          </w:rPr>
          <m:t>covariates</m:t>
        </m:r>
        <m:r>
          <w:rPr>
            <w:rFonts w:ascii="Cambria Math" w:hAnsi="Cambria Math"/>
            <w:lang w:val="fr-FR"/>
            <w:rPrChange w:id="274" w:author="Marie Pedersen" w:date="2020-11-25T09:23:00Z">
              <w:rPr>
                <w:rFonts w:ascii="Cambria Math" w:hAnsi="Cambria Math"/>
              </w:rPr>
            </w:rPrChange>
          </w:rPr>
          <m:t xml:space="preserve">+ </m:t>
        </m:r>
        <m:r>
          <w:rPr>
            <w:rFonts w:ascii="Cambria Math" w:hAnsi="Cambria Math"/>
          </w:rPr>
          <m:t>ε</m:t>
        </m:r>
      </m:oMath>
      <w:r w:rsidR="00151C7E" w:rsidRPr="008D4CFB">
        <w:rPr>
          <w:lang w:val="fr-FR"/>
          <w:rPrChange w:id="275" w:author="Marie Pedersen" w:date="2020-11-25T09:23:00Z">
            <w:rPr/>
          </w:rPrChange>
        </w:rPr>
        <w:t xml:space="preserve"> </w:t>
      </w:r>
    </w:p>
    <w:p w14:paraId="325F9C7F" w14:textId="77777777" w:rsidR="00F07A6E" w:rsidRPr="008D4CFB" w:rsidRDefault="00F07A6E" w:rsidP="005D6B2F">
      <w:pPr>
        <w:pStyle w:val="BodyText"/>
        <w:rPr>
          <w:iCs/>
          <w:color w:val="000000" w:themeColor="text1"/>
          <w:lang w:val="fr-FR"/>
          <w:rPrChange w:id="276" w:author="Marie Pedersen" w:date="2020-11-25T09:23:00Z">
            <w:rPr>
              <w:iCs/>
              <w:color w:val="000000" w:themeColor="text1"/>
            </w:rPr>
          </w:rPrChange>
        </w:rPr>
      </w:pPr>
    </w:p>
    <w:p w14:paraId="6ACDC563" w14:textId="70BA33BC" w:rsidR="005A7E92" w:rsidRPr="00E34547" w:rsidRDefault="00BA0EEC" w:rsidP="005D6B2F">
      <w:pPr>
        <w:pStyle w:val="BodyText"/>
        <w:rPr>
          <w:iCs/>
          <w:color w:val="000000" w:themeColor="text1"/>
        </w:rPr>
      </w:pPr>
      <w:r w:rsidRPr="00E34547">
        <w:rPr>
          <w:iCs/>
          <w:color w:val="000000" w:themeColor="text1"/>
        </w:rPr>
        <w:t xml:space="preserve">For models 6a – 7c effect modification will be </w:t>
      </w:r>
      <w:r w:rsidR="00962D6B" w:rsidRPr="00E34547">
        <w:rPr>
          <w:iCs/>
          <w:color w:val="000000" w:themeColor="text1"/>
        </w:rPr>
        <w:t>tested</w:t>
      </w:r>
      <w:r w:rsidRPr="00E34547">
        <w:rPr>
          <w:iCs/>
          <w:color w:val="000000" w:themeColor="text1"/>
        </w:rPr>
        <w:t xml:space="preserve"> by comparing</w:t>
      </w:r>
      <w:r w:rsidR="005A7E92" w:rsidRPr="00E34547">
        <w:rPr>
          <w:iCs/>
          <w:color w:val="000000" w:themeColor="text1"/>
        </w:rPr>
        <w:t xml:space="preserve"> if: </w:t>
      </w:r>
    </w:p>
    <w:p w14:paraId="2D961D9D" w14:textId="573880F7" w:rsidR="00FE17BC" w:rsidRPr="00E34547" w:rsidRDefault="00031282" w:rsidP="005D6B2F">
      <w:pPr>
        <w:pStyle w:val="BodyText"/>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β</m:t>
              </m:r>
            </m:e>
            <m:sub>
              <m:r>
                <w:rPr>
                  <w:rFonts w:ascii="Cambria Math" w:hAnsi="Cambria Math"/>
                  <w:color w:val="000000" w:themeColor="text1"/>
                </w:rPr>
                <m:t>n</m:t>
              </m:r>
            </m:sub>
          </m:sSub>
          <m:d>
            <m:dPr>
              <m:ctrlPr>
                <w:rPr>
                  <w:rFonts w:ascii="Cambria Math" w:hAnsi="Cambria Math"/>
                  <w:i/>
                  <w:iCs/>
                  <w:color w:val="000000" w:themeColor="text1"/>
                </w:rPr>
              </m:ctrlPr>
            </m:dPr>
            <m:e>
              <m:r>
                <w:rPr>
                  <w:rFonts w:ascii="Cambria Math" w:hAnsi="Cambria Math"/>
                  <w:color w:val="000000" w:themeColor="text1"/>
                </w:rPr>
                <m:t>maternal education X environmental stressor</m:t>
              </m:r>
            </m:e>
          </m:d>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β</m:t>
              </m:r>
            </m:e>
            <m:sub>
              <m:r>
                <w:rPr>
                  <w:rFonts w:ascii="Cambria Math" w:hAnsi="Cambria Math"/>
                  <w:color w:val="000000" w:themeColor="text1"/>
                </w:rPr>
                <m:t>n+1</m:t>
              </m:r>
            </m:sub>
          </m:sSub>
          <m:r>
            <w:rPr>
              <w:rFonts w:ascii="Cambria Math" w:eastAsiaTheme="minorEastAsia" w:hAnsi="Cambria Math"/>
              <w:color w:val="000000" w:themeColor="text1"/>
            </w:rPr>
            <m:t xml:space="preserve">)(maternal education)- </m:t>
          </m:r>
          <m:sSub>
            <m:sSubPr>
              <m:ctrlPr>
                <w:rPr>
                  <w:rFonts w:ascii="Cambria Math" w:eastAsiaTheme="minorEastAsia" w:hAnsi="Cambria Math"/>
                  <w:i/>
                  <w:iCs/>
                  <w:color w:val="000000" w:themeColor="text1"/>
                </w:rPr>
              </m:ctrlPr>
            </m:sSubPr>
            <m:e>
              <m:r>
                <w:rPr>
                  <w:rFonts w:ascii="Cambria Math" w:hAnsi="Cambria Math"/>
                  <w:color w:val="000000" w:themeColor="text1"/>
                </w:rPr>
                <m:t>β</m:t>
              </m:r>
            </m:e>
            <m:sub>
              <m:r>
                <w:rPr>
                  <w:rFonts w:ascii="Cambria Math" w:eastAsiaTheme="minorEastAsia" w:hAnsi="Cambria Math"/>
                  <w:color w:val="000000" w:themeColor="text1"/>
                </w:rPr>
                <m:t>n+2</m:t>
              </m:r>
            </m:sub>
          </m:sSub>
          <m:r>
            <w:rPr>
              <w:rFonts w:ascii="Cambria Math" w:eastAsiaTheme="minorEastAsia" w:hAnsi="Cambria Math"/>
              <w:color w:val="000000" w:themeColor="text1"/>
            </w:rPr>
            <m:t xml:space="preserve">(environmental stressor)&gt; </m:t>
          </m:r>
          <w:commentRangeStart w:id="277"/>
          <w:commentRangeStart w:id="278"/>
          <w:commentRangeEnd w:id="277"/>
          <m:r>
            <m:rPr>
              <m:sty m:val="p"/>
            </m:rPr>
            <w:rPr>
              <w:rStyle w:val="CommentReference"/>
              <w:rFonts w:ascii="Akzidenz Grotesk BE Light" w:hAnsi="Akzidenz Grotesk BE Light" w:cstheme="minorBidi"/>
            </w:rPr>
            <w:commentReference w:id="277"/>
          </m:r>
          <w:commentRangeEnd w:id="278"/>
          <m:r>
            <m:rPr>
              <m:sty m:val="p"/>
            </m:rPr>
            <w:rPr>
              <w:rStyle w:val="CommentReference"/>
              <w:rFonts w:ascii="Akzidenz Grotesk BE Light" w:hAnsi="Akzidenz Grotesk BE Light" w:cstheme="minorBidi"/>
            </w:rPr>
            <w:commentReference w:id="278"/>
          </m:r>
          <m:r>
            <w:rPr>
              <w:rFonts w:ascii="Cambria Math" w:eastAsiaTheme="minorEastAsia" w:hAnsi="Cambria Math"/>
              <w:color w:val="000000" w:themeColor="text1"/>
            </w:rPr>
            <m:t>0</m:t>
          </m:r>
        </m:oMath>
      </m:oMathPara>
    </w:p>
    <w:p w14:paraId="45FF372B" w14:textId="0B9566CC" w:rsidR="000113A3" w:rsidRPr="0042588B" w:rsidRDefault="000113A3" w:rsidP="005D6B2F">
      <w:pPr>
        <w:pStyle w:val="BodyText"/>
        <w:rPr>
          <w:color w:val="000000" w:themeColor="text1"/>
          <w:u w:val="single"/>
        </w:rPr>
      </w:pPr>
      <w:r w:rsidRPr="0042588B">
        <w:rPr>
          <w:iCs/>
          <w:color w:val="000000" w:themeColor="text1"/>
        </w:rPr>
        <w:t xml:space="preserve">Findings that joint </w:t>
      </w:r>
      <w:r w:rsidR="001612E3">
        <w:rPr>
          <w:iCs/>
          <w:color w:val="000000" w:themeColor="text1"/>
        </w:rPr>
        <w:t>association</w:t>
      </w:r>
      <w:r w:rsidR="00DE764C">
        <w:rPr>
          <w:iCs/>
          <w:color w:val="000000" w:themeColor="text1"/>
        </w:rPr>
        <w:t>s</w:t>
      </w:r>
      <w:r w:rsidRPr="0042588B">
        <w:rPr>
          <w:iCs/>
          <w:color w:val="000000" w:themeColor="text1"/>
        </w:rPr>
        <w:t xml:space="preserve"> exceed the sum of the separate effects </w:t>
      </w:r>
      <w:r w:rsidR="008E3B61">
        <w:rPr>
          <w:iCs/>
          <w:color w:val="000000" w:themeColor="text1"/>
        </w:rPr>
        <w:t>will</w:t>
      </w:r>
      <w:r w:rsidR="00CC4922">
        <w:rPr>
          <w:iCs/>
          <w:color w:val="000000" w:themeColor="text1"/>
        </w:rPr>
        <w:t xml:space="preserve"> </w:t>
      </w:r>
      <w:r w:rsidR="0062627D">
        <w:rPr>
          <w:iCs/>
          <w:color w:val="000000" w:themeColor="text1"/>
        </w:rPr>
        <w:t>provide evidence of effect modification.</w:t>
      </w:r>
    </w:p>
    <w:bookmarkEnd w:id="80"/>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41948A8D" w:rsidR="00B522B5" w:rsidRDefault="003F43CE" w:rsidP="00B522B5">
      <w:pPr>
        <w:pStyle w:val="BodyText"/>
      </w:pPr>
      <w:r>
        <w:t>W</w:t>
      </w:r>
      <w:r w:rsidR="00B522B5">
        <w:t>e will repeat analyses restricting the sample to (i) pregnancies free of comorbidities (gestational diabetes, hypertensive disorders, and preterm deliveries)</w:t>
      </w:r>
      <w:r w:rsidR="00CC4922">
        <w:t xml:space="preserve"> </w:t>
      </w:r>
      <w:r w:rsidR="001E07B4">
        <w:t>and</w:t>
      </w:r>
      <w:r w:rsidR="00B522B5">
        <w:t xml:space="preserve"> (ii) women reporting no prior history of depression</w:t>
      </w:r>
      <w:r w:rsidR="00EB49AC">
        <w:t>. We will compare results in subsets</w:t>
      </w:r>
      <w:r w:rsidR="001E07B4">
        <w:t xml:space="preserve"> where</w:t>
      </w:r>
      <w:r w:rsidR="00EB49AC">
        <w:t xml:space="preserve"> PND was measured by questionnaire, self-report or linked</w:t>
      </w:r>
      <w:r w:rsidR="00BC0197">
        <w:t xml:space="preserve"> registry data</w:t>
      </w:r>
      <w:r w:rsidR="00EB49AC">
        <w:t>. Finally,</w:t>
      </w:r>
      <w:r w:rsidR="00BC0197">
        <w:t xml:space="preserve"> analyses will be repeated using </w:t>
      </w:r>
      <w:r w:rsidR="00EB49AC">
        <w:t>Study Level Meta-Analysis</w:t>
      </w:r>
      <w:r w:rsidR="00BC0197">
        <w:t>.</w:t>
      </w:r>
    </w:p>
    <w:p w14:paraId="53DD11D8" w14:textId="797A0C8B" w:rsidR="00DC0798" w:rsidRDefault="00DC0798" w:rsidP="00ED5860">
      <w:pPr>
        <w:pStyle w:val="Heading1"/>
      </w:pPr>
      <w:bookmarkStart w:id="279" w:name="_Toc39566280"/>
      <w:r>
        <w:lastRenderedPageBreak/>
        <w:t>Data access</w:t>
      </w:r>
      <w:bookmarkEnd w:id="279"/>
    </w:p>
    <w:p w14:paraId="5A402DA0" w14:textId="7EA45DDB" w:rsidR="00DC0798" w:rsidRPr="00DC0798" w:rsidRDefault="00DC0798" w:rsidP="00DC0798">
      <w:pPr>
        <w:pStyle w:val="BodyText"/>
      </w:pPr>
      <w:r>
        <w:t xml:space="preserve">Individual data access agreements </w:t>
      </w:r>
      <w:r w:rsidR="00770589">
        <w:t>will be</w:t>
      </w:r>
      <w:r>
        <w:t xml:space="preserve"> arranged with all participating cohorts</w:t>
      </w:r>
      <w:r w:rsidR="00EB49AC">
        <w:t xml:space="preserve"> </w:t>
      </w:r>
      <w:r w:rsidR="000D4032">
        <w:t>prior to commencement of the fellowship.</w:t>
      </w:r>
    </w:p>
    <w:p w14:paraId="1BB7F772" w14:textId="573EBF9E" w:rsidR="00DC0798" w:rsidRDefault="00DC0798" w:rsidP="00ED5860">
      <w:pPr>
        <w:pStyle w:val="Heading1"/>
      </w:pPr>
      <w:bookmarkStart w:id="280" w:name="_Toc39566281"/>
      <w:r>
        <w:t>Authorship</w:t>
      </w:r>
      <w:bookmarkEnd w:id="280"/>
    </w:p>
    <w:p w14:paraId="1D4A05AA" w14:textId="2CEE368D" w:rsidR="009D5645" w:rsidRPr="009D5645" w:rsidRDefault="006E7033" w:rsidP="009D5645">
      <w:pPr>
        <w:pStyle w:val="BodyText"/>
      </w:pPr>
      <w:commentRangeStart w:id="281"/>
      <w:commentRangeStart w:id="282"/>
      <w:r>
        <w:t>TC</w:t>
      </w:r>
      <w:commentRangeEnd w:id="281"/>
      <w:r w:rsidR="00592189">
        <w:rPr>
          <w:rStyle w:val="CommentReference"/>
          <w:rFonts w:ascii="Akzidenz Grotesk BE Light" w:hAnsi="Akzidenz Grotesk BE Light" w:cstheme="minorBidi"/>
        </w:rPr>
        <w:commentReference w:id="281"/>
      </w:r>
      <w:commentRangeEnd w:id="282"/>
      <w:r w:rsidR="00537D78">
        <w:rPr>
          <w:rStyle w:val="CommentReference"/>
          <w:rFonts w:ascii="Akzidenz Grotesk BE Light" w:hAnsi="Akzidenz Grotesk BE Light" w:cstheme="minorBidi"/>
        </w:rPr>
        <w:commentReference w:id="282"/>
      </w:r>
      <w:r>
        <w:t xml:space="preserve"> will be </w:t>
      </w:r>
      <w:r w:rsidR="000D4032">
        <w:t xml:space="preserve">listed as </w:t>
      </w:r>
      <w:r>
        <w:t>first author, MP last author, and all remaining authors from the analysis plan as co-authors. In addition,</w:t>
      </w:r>
      <w:r w:rsidR="000D4032">
        <w:t xml:space="preserve"> one to two</w:t>
      </w:r>
      <w:r>
        <w:t xml:space="preserve"> </w:t>
      </w:r>
      <w:r w:rsidR="00876B66">
        <w:t>researchers from each participating cohort will be invited as co-authors.</w:t>
      </w:r>
    </w:p>
    <w:p w14:paraId="209DBF8D" w14:textId="4817729F" w:rsidR="00456C0A" w:rsidRDefault="00E85EC5" w:rsidP="007B5EF3">
      <w:pPr>
        <w:pStyle w:val="Heading1"/>
      </w:pPr>
      <w:bookmarkStart w:id="283" w:name="_Toc39566282"/>
      <w:r>
        <w:t>References</w:t>
      </w:r>
      <w:bookmarkEnd w:id="283"/>
    </w:p>
    <w:p w14:paraId="220EC2D5" w14:textId="77777777" w:rsidR="000D4032" w:rsidRPr="00C869ED" w:rsidRDefault="000D4032" w:rsidP="000D4032">
      <w:pPr>
        <w:pStyle w:val="BodyText"/>
        <w:rPr>
          <w:noProof/>
        </w:rPr>
      </w:pPr>
      <w:r>
        <w:fldChar w:fldCharType="begin"/>
      </w:r>
      <w:r>
        <w:instrText xml:space="preserve"> ADDIN EN.REFLIST </w:instrText>
      </w:r>
      <w:r>
        <w:fldChar w:fldCharType="separate"/>
      </w:r>
      <w:r w:rsidRPr="00C869ED">
        <w:rPr>
          <w:noProof/>
        </w:rPr>
        <w:t>1.</w:t>
      </w:r>
      <w:r w:rsidRPr="00C869ED">
        <w:rPr>
          <w:noProof/>
        </w:rPr>
        <w:tab/>
        <w:t xml:space="preserve">Putnam, K.T., et al., Clinical phenotypes of perinatal depression and time of symptom onset: analysis of data from an international consortium. The lancet. Psychiatry, 2017. </w:t>
      </w:r>
      <w:r w:rsidRPr="00C869ED">
        <w:rPr>
          <w:b/>
          <w:noProof/>
        </w:rPr>
        <w:t>4</w:t>
      </w:r>
      <w:r w:rsidRPr="00C869ED">
        <w:rPr>
          <w:noProof/>
        </w:rPr>
        <w:t>(6): p. 477-485.</w:t>
      </w:r>
    </w:p>
    <w:p w14:paraId="2B5528BE" w14:textId="77777777" w:rsidR="000D4032" w:rsidRPr="00C869ED" w:rsidRDefault="000D4032" w:rsidP="000D4032">
      <w:pPr>
        <w:pStyle w:val="BodyText"/>
        <w:rPr>
          <w:noProof/>
        </w:rPr>
      </w:pPr>
      <w:r w:rsidRPr="00C869ED">
        <w:rPr>
          <w:noProof/>
        </w:rPr>
        <w:t>2.</w:t>
      </w:r>
      <w:r w:rsidRPr="00C869ED">
        <w:rPr>
          <w:noProof/>
        </w:rPr>
        <w:tab/>
        <w:t xml:space="preserve">Howard, L.M., et al., Non-psychotic mental disorders in the perinatal period. Lancet, 2014. </w:t>
      </w:r>
      <w:r w:rsidRPr="00C869ED">
        <w:rPr>
          <w:b/>
          <w:noProof/>
        </w:rPr>
        <w:t>384</w:t>
      </w:r>
      <w:r w:rsidRPr="00C869ED">
        <w:rPr>
          <w:noProof/>
        </w:rPr>
        <w:t>(9956): p. 1775-88.</w:t>
      </w:r>
    </w:p>
    <w:p w14:paraId="7D08BFCF" w14:textId="77777777" w:rsidR="000D4032" w:rsidRPr="00C869ED" w:rsidRDefault="000D4032" w:rsidP="000D4032">
      <w:pPr>
        <w:pStyle w:val="BodyText"/>
        <w:rPr>
          <w:noProof/>
        </w:rPr>
      </w:pPr>
      <w:r w:rsidRPr="00C869ED">
        <w:rPr>
          <w:noProof/>
        </w:rPr>
        <w:t>3.</w:t>
      </w:r>
      <w:r w:rsidRPr="00C869ED">
        <w:rPr>
          <w:noProof/>
        </w:rPr>
        <w:tab/>
        <w:t xml:space="preserve">Stein, A., et al., Effects of perinatal mental disorders on the fetus and child. The Lancet, 2014. </w:t>
      </w:r>
      <w:r w:rsidRPr="00C869ED">
        <w:rPr>
          <w:b/>
          <w:noProof/>
        </w:rPr>
        <w:t>384</w:t>
      </w:r>
      <w:r w:rsidRPr="00C869ED">
        <w:rPr>
          <w:noProof/>
        </w:rPr>
        <w:t>(9956): p. 1800-1819.</w:t>
      </w:r>
    </w:p>
    <w:p w14:paraId="53B370A5" w14:textId="77777777" w:rsidR="000D4032" w:rsidRPr="00C869ED" w:rsidRDefault="000D4032" w:rsidP="000D4032">
      <w:pPr>
        <w:pStyle w:val="BodyText"/>
        <w:rPr>
          <w:noProof/>
        </w:rPr>
      </w:pPr>
      <w:r w:rsidRPr="00C869ED">
        <w:rPr>
          <w:noProof/>
        </w:rPr>
        <w:t>4.</w:t>
      </w:r>
      <w:r w:rsidRPr="00C869ED">
        <w:rPr>
          <w:noProof/>
        </w:rPr>
        <w:tab/>
        <w:t xml:space="preserve">Tzivian, L., et al., Effect of long-term outdoor air pollution and noise on cognitive and psychological functions in adults. Int J Hyg Environ Health, 2015. </w:t>
      </w:r>
      <w:r w:rsidRPr="00C869ED">
        <w:rPr>
          <w:b/>
          <w:noProof/>
        </w:rPr>
        <w:t>218</w:t>
      </w:r>
      <w:r w:rsidRPr="00C869ED">
        <w:rPr>
          <w:noProof/>
        </w:rPr>
        <w:t>(1): p. 1-11.</w:t>
      </w:r>
    </w:p>
    <w:p w14:paraId="25F53AF1" w14:textId="77777777" w:rsidR="000D4032" w:rsidRPr="00C869ED" w:rsidRDefault="000D4032" w:rsidP="000D4032">
      <w:pPr>
        <w:pStyle w:val="BodyText"/>
        <w:rPr>
          <w:noProof/>
        </w:rPr>
      </w:pPr>
      <w:r w:rsidRPr="00C869ED">
        <w:rPr>
          <w:noProof/>
        </w:rPr>
        <w:t>5.</w:t>
      </w:r>
      <w:r w:rsidRPr="00C869ED">
        <w:rPr>
          <w:noProof/>
        </w:rPr>
        <w:tab/>
        <w:t>Kotzeva, M.M. and T. Brandmüller, Urban Europe: statistics on cities, towns and suburbs. 2016: Publications office of the European Union.</w:t>
      </w:r>
    </w:p>
    <w:p w14:paraId="4BE2F097" w14:textId="77777777" w:rsidR="000D4032" w:rsidRPr="00C869ED" w:rsidRDefault="000D4032" w:rsidP="000D4032">
      <w:pPr>
        <w:pStyle w:val="BodyText"/>
        <w:rPr>
          <w:noProof/>
        </w:rPr>
      </w:pPr>
      <w:r w:rsidRPr="00C869ED">
        <w:rPr>
          <w:noProof/>
        </w:rPr>
        <w:t>6.</w:t>
      </w:r>
      <w:r w:rsidRPr="00C869ED">
        <w:rPr>
          <w:noProof/>
        </w:rPr>
        <w:tab/>
        <w:t xml:space="preserve">Gong, Y., et al., A systematic review of the relationship between objective measurements of the urban environment and psychological distress. Environment international, 2016. </w:t>
      </w:r>
      <w:r w:rsidRPr="00C869ED">
        <w:rPr>
          <w:b/>
          <w:noProof/>
        </w:rPr>
        <w:t>96</w:t>
      </w:r>
      <w:r w:rsidRPr="00C869ED">
        <w:rPr>
          <w:noProof/>
        </w:rPr>
        <w:t>: p. 48-57.</w:t>
      </w:r>
    </w:p>
    <w:p w14:paraId="5C349DCE" w14:textId="77777777" w:rsidR="000D4032" w:rsidRPr="00C869ED" w:rsidRDefault="000D4032" w:rsidP="000D4032">
      <w:pPr>
        <w:pStyle w:val="BodyText"/>
        <w:rPr>
          <w:noProof/>
        </w:rPr>
      </w:pPr>
      <w:r w:rsidRPr="00C869ED">
        <w:rPr>
          <w:noProof/>
        </w:rPr>
        <w:t>7.</w:t>
      </w:r>
      <w:r w:rsidRPr="00C869ED">
        <w:rPr>
          <w:noProof/>
        </w:rPr>
        <w:tab/>
        <w:t xml:space="preserve">Fan, S.J., et al., Ambient air pollution and depression: A systematic review with meta-analysis up to 2019. Sci Total Environ, 2020. </w:t>
      </w:r>
      <w:r w:rsidRPr="00C869ED">
        <w:rPr>
          <w:b/>
          <w:noProof/>
        </w:rPr>
        <w:t>701</w:t>
      </w:r>
      <w:r w:rsidRPr="00C869ED">
        <w:rPr>
          <w:noProof/>
        </w:rPr>
        <w:t>: p. 134721.</w:t>
      </w:r>
    </w:p>
    <w:p w14:paraId="6996D694" w14:textId="77777777" w:rsidR="000D4032" w:rsidRPr="00C869ED" w:rsidRDefault="000D4032" w:rsidP="000D4032">
      <w:pPr>
        <w:pStyle w:val="BodyText"/>
        <w:rPr>
          <w:noProof/>
        </w:rPr>
      </w:pPr>
      <w:r w:rsidRPr="00C869ED">
        <w:rPr>
          <w:noProof/>
        </w:rPr>
        <w:t>8.</w:t>
      </w:r>
      <w:r w:rsidRPr="00C869ED">
        <w:rPr>
          <w:noProof/>
        </w:rPr>
        <w:tab/>
        <w:t>Callaghan, A., et al., The impact of green spaces on mental health in urban settings: a scoping review. Journal of Mental Health, 2020: p. 1-15.</w:t>
      </w:r>
    </w:p>
    <w:p w14:paraId="5AB2D770" w14:textId="77777777" w:rsidR="000D4032" w:rsidRPr="00C869ED" w:rsidRDefault="000D4032" w:rsidP="000D4032">
      <w:pPr>
        <w:pStyle w:val="BodyText"/>
        <w:rPr>
          <w:noProof/>
        </w:rPr>
      </w:pPr>
      <w:r w:rsidRPr="00C869ED">
        <w:rPr>
          <w:noProof/>
        </w:rPr>
        <w:lastRenderedPageBreak/>
        <w:t>9.</w:t>
      </w:r>
      <w:r w:rsidRPr="00C869ED">
        <w:rPr>
          <w:noProof/>
        </w:rPr>
        <w:tab/>
        <w:t xml:space="preserve">Amitai, Y., et al., Neuropsychological Impairment From Acute Low-Level Exposure to Carbon Monoxide. Archives of Neurology, 1998. </w:t>
      </w:r>
      <w:r w:rsidRPr="00C869ED">
        <w:rPr>
          <w:b/>
          <w:noProof/>
        </w:rPr>
        <w:t>55</w:t>
      </w:r>
      <w:r w:rsidRPr="00C869ED">
        <w:rPr>
          <w:noProof/>
        </w:rPr>
        <w:t>(6): p. 845-848.</w:t>
      </w:r>
    </w:p>
    <w:p w14:paraId="19FFBE34" w14:textId="77777777" w:rsidR="000D4032" w:rsidRPr="00C869ED" w:rsidRDefault="000D4032" w:rsidP="000D4032">
      <w:pPr>
        <w:pStyle w:val="BodyText"/>
        <w:rPr>
          <w:noProof/>
        </w:rPr>
      </w:pPr>
      <w:r w:rsidRPr="00C869ED">
        <w:rPr>
          <w:noProof/>
        </w:rPr>
        <w:t>10.</w:t>
      </w:r>
      <w:r w:rsidRPr="00C869ED">
        <w:rPr>
          <w:noProof/>
        </w:rPr>
        <w:tab/>
        <w:t xml:space="preserve">Pirrera, S., E. De Valck, and R. Cluydts, Nocturnal road traffic noise: A review on its assessment and consequences on sleep and health. Environment International, 2010. </w:t>
      </w:r>
      <w:r w:rsidRPr="00C869ED">
        <w:rPr>
          <w:b/>
          <w:noProof/>
        </w:rPr>
        <w:t>36</w:t>
      </w:r>
      <w:r w:rsidRPr="00C869ED">
        <w:rPr>
          <w:noProof/>
        </w:rPr>
        <w:t>(5): p. 492-498.</w:t>
      </w:r>
    </w:p>
    <w:p w14:paraId="0330948E" w14:textId="77777777" w:rsidR="000D4032" w:rsidRPr="00C869ED" w:rsidRDefault="000D4032" w:rsidP="000D4032">
      <w:pPr>
        <w:pStyle w:val="BodyText"/>
        <w:rPr>
          <w:noProof/>
        </w:rPr>
      </w:pPr>
      <w:r w:rsidRPr="00C869ED">
        <w:rPr>
          <w:noProof/>
        </w:rPr>
        <w:t>11.</w:t>
      </w:r>
      <w:r w:rsidRPr="00C869ED">
        <w:rPr>
          <w:noProof/>
        </w:rPr>
        <w:tab/>
        <w:t xml:space="preserve">Hartig, T., et al., Nature and Health. Annual Review of Public Health, 2014. </w:t>
      </w:r>
      <w:r w:rsidRPr="00C869ED">
        <w:rPr>
          <w:b/>
          <w:noProof/>
        </w:rPr>
        <w:t>35</w:t>
      </w:r>
      <w:r w:rsidRPr="00C869ED">
        <w:rPr>
          <w:noProof/>
        </w:rPr>
        <w:t>(1): p. 207-228.</w:t>
      </w:r>
    </w:p>
    <w:p w14:paraId="79BFBFE2" w14:textId="77777777" w:rsidR="000D4032" w:rsidRPr="00C869ED" w:rsidRDefault="000D4032" w:rsidP="000D4032">
      <w:pPr>
        <w:pStyle w:val="BodyText"/>
        <w:rPr>
          <w:noProof/>
        </w:rPr>
      </w:pPr>
      <w:r w:rsidRPr="00C869ED">
        <w:rPr>
          <w:noProof/>
        </w:rPr>
        <w:t>12.</w:t>
      </w:r>
      <w:r w:rsidRPr="00C869ED">
        <w:rPr>
          <w:noProof/>
        </w:rPr>
        <w:tab/>
        <w:t xml:space="preserve">Niedzwiecki, M.M., et al., Particulate air pollution exposure during pregnancy and postpartum depression symptoms in women in Mexico City. Environment International, 2020. </w:t>
      </w:r>
      <w:r w:rsidRPr="00C869ED">
        <w:rPr>
          <w:b/>
          <w:noProof/>
        </w:rPr>
        <w:t>134</w:t>
      </w:r>
      <w:r w:rsidRPr="00C869ED">
        <w:rPr>
          <w:noProof/>
        </w:rPr>
        <w:t>: p. 105325.</w:t>
      </w:r>
    </w:p>
    <w:p w14:paraId="4C313910" w14:textId="77777777" w:rsidR="000D4032" w:rsidRPr="00C869ED" w:rsidRDefault="000D4032" w:rsidP="000D4032">
      <w:pPr>
        <w:pStyle w:val="BodyText"/>
        <w:rPr>
          <w:noProof/>
        </w:rPr>
      </w:pPr>
      <w:r w:rsidRPr="00C869ED">
        <w:rPr>
          <w:noProof/>
        </w:rPr>
        <w:t>13.</w:t>
      </w:r>
      <w:r w:rsidRPr="00C869ED">
        <w:rPr>
          <w:noProof/>
        </w:rPr>
        <w:tab/>
        <w:t xml:space="preserve">Sheffield, P.E., et al., Association between particulate air pollution exposure during pregnancy and postpartum maternal psychological functioning. PLoS One, 2018. </w:t>
      </w:r>
      <w:r w:rsidRPr="00C869ED">
        <w:rPr>
          <w:b/>
          <w:noProof/>
        </w:rPr>
        <w:t>13</w:t>
      </w:r>
      <w:r w:rsidRPr="00C869ED">
        <w:rPr>
          <w:noProof/>
        </w:rPr>
        <w:t>(4): p. e0195267.</w:t>
      </w:r>
    </w:p>
    <w:p w14:paraId="1767043D" w14:textId="77777777" w:rsidR="000D4032" w:rsidRPr="00C869ED" w:rsidRDefault="000D4032" w:rsidP="000D4032">
      <w:pPr>
        <w:pStyle w:val="BodyText"/>
        <w:rPr>
          <w:noProof/>
        </w:rPr>
      </w:pPr>
      <w:r w:rsidRPr="00C869ED">
        <w:rPr>
          <w:noProof/>
        </w:rPr>
        <w:t>14.</w:t>
      </w:r>
      <w:r w:rsidRPr="00C869ED">
        <w:rPr>
          <w:noProof/>
        </w:rPr>
        <w:tab/>
        <w:t xml:space="preserve">He, S., et al., Residential noise exposure and the longitudinal risk of hospitalization for depression after pregnancy: Postpartum and beyond. Environ Res, 2019. </w:t>
      </w:r>
      <w:r w:rsidRPr="00C869ED">
        <w:rPr>
          <w:b/>
          <w:noProof/>
        </w:rPr>
        <w:t>170</w:t>
      </w:r>
      <w:r w:rsidRPr="00C869ED">
        <w:rPr>
          <w:noProof/>
        </w:rPr>
        <w:t>: p. 26-32.</w:t>
      </w:r>
    </w:p>
    <w:p w14:paraId="661A6170" w14:textId="77777777" w:rsidR="000D4032" w:rsidRPr="00C869ED" w:rsidRDefault="000D4032" w:rsidP="000D4032">
      <w:pPr>
        <w:pStyle w:val="BodyText"/>
        <w:rPr>
          <w:noProof/>
        </w:rPr>
      </w:pPr>
      <w:r w:rsidRPr="00C869ED">
        <w:rPr>
          <w:noProof/>
        </w:rPr>
        <w:t>15.</w:t>
      </w:r>
      <w:r w:rsidRPr="00C869ED">
        <w:rPr>
          <w:noProof/>
        </w:rPr>
        <w:tab/>
        <w:t xml:space="preserve">McEachan, R.R., et al., The association between green space and depressive symptoms in pregnant women: moderating roles of socioeconomic status and physical activity. J Epidemiol Community Health, 2016. </w:t>
      </w:r>
      <w:r w:rsidRPr="00C869ED">
        <w:rPr>
          <w:b/>
          <w:noProof/>
        </w:rPr>
        <w:t>70</w:t>
      </w:r>
      <w:r w:rsidRPr="00C869ED">
        <w:rPr>
          <w:noProof/>
        </w:rPr>
        <w:t>(3): p. 253-9.</w:t>
      </w:r>
    </w:p>
    <w:p w14:paraId="1D18F841" w14:textId="77777777" w:rsidR="000D4032" w:rsidRPr="00C869ED" w:rsidRDefault="000D4032" w:rsidP="000D4032">
      <w:pPr>
        <w:pStyle w:val="BodyText"/>
        <w:rPr>
          <w:noProof/>
        </w:rPr>
      </w:pPr>
      <w:r w:rsidRPr="00C869ED">
        <w:rPr>
          <w:noProof/>
        </w:rPr>
        <w:t>16.</w:t>
      </w:r>
      <w:r w:rsidRPr="00C869ED">
        <w:rPr>
          <w:noProof/>
        </w:rPr>
        <w:tab/>
        <w:t xml:space="preserve">Cho, J., et al., Air pollution as a risk factor for depressive episode in patients with cardiovascular disease, diabetes mellitus, or asthma. J Affect Disord, 2014. </w:t>
      </w:r>
      <w:r w:rsidRPr="00C869ED">
        <w:rPr>
          <w:b/>
          <w:noProof/>
        </w:rPr>
        <w:t>157</w:t>
      </w:r>
      <w:r w:rsidRPr="00C869ED">
        <w:rPr>
          <w:noProof/>
        </w:rPr>
        <w:t>: p. 45-51.</w:t>
      </w:r>
    </w:p>
    <w:p w14:paraId="61F8A509" w14:textId="77777777" w:rsidR="000D4032" w:rsidRPr="00C869ED" w:rsidRDefault="000D4032" w:rsidP="000D4032">
      <w:pPr>
        <w:pStyle w:val="BodyText"/>
        <w:rPr>
          <w:noProof/>
        </w:rPr>
      </w:pPr>
      <w:r w:rsidRPr="00C869ED">
        <w:rPr>
          <w:noProof/>
        </w:rPr>
        <w:t>17.</w:t>
      </w:r>
      <w:r w:rsidRPr="00C869ED">
        <w:rPr>
          <w:noProof/>
        </w:rPr>
        <w:tab/>
        <w:t xml:space="preserve">Zijlema, W.L., et al., The association of air pollution and depressed mood in 70,928 individuals from four European cohorts. Int J Hyg Environ Health, 2016. </w:t>
      </w:r>
      <w:r w:rsidRPr="00C869ED">
        <w:rPr>
          <w:b/>
          <w:noProof/>
        </w:rPr>
        <w:t>219</w:t>
      </w:r>
      <w:r w:rsidRPr="00C869ED">
        <w:rPr>
          <w:noProof/>
        </w:rPr>
        <w:t>(2): p. 212-9.</w:t>
      </w:r>
    </w:p>
    <w:p w14:paraId="1AE038CB" w14:textId="77777777" w:rsidR="000D4032" w:rsidRPr="00C869ED" w:rsidRDefault="000D4032" w:rsidP="000D4032">
      <w:pPr>
        <w:pStyle w:val="BodyText"/>
        <w:rPr>
          <w:noProof/>
        </w:rPr>
      </w:pPr>
      <w:r w:rsidRPr="00C869ED">
        <w:rPr>
          <w:noProof/>
        </w:rPr>
        <w:t>18.</w:t>
      </w:r>
      <w:r w:rsidRPr="00C869ED">
        <w:rPr>
          <w:noProof/>
        </w:rPr>
        <w:tab/>
        <w:t xml:space="preserve">Lim, Y.-H., et al., Air Pollution and Symptoms of Depression in Elderly Adults. Environmental Health Perspectives, 2012. </w:t>
      </w:r>
      <w:r w:rsidRPr="00C869ED">
        <w:rPr>
          <w:b/>
          <w:noProof/>
        </w:rPr>
        <w:t>120</w:t>
      </w:r>
      <w:r w:rsidRPr="00C869ED">
        <w:rPr>
          <w:noProof/>
        </w:rPr>
        <w:t>(7): p. 1023-1028.</w:t>
      </w:r>
    </w:p>
    <w:p w14:paraId="26EF7427" w14:textId="77777777" w:rsidR="000D4032" w:rsidRPr="00C869ED" w:rsidRDefault="000D4032" w:rsidP="000D4032">
      <w:pPr>
        <w:pStyle w:val="BodyText"/>
        <w:rPr>
          <w:noProof/>
        </w:rPr>
      </w:pPr>
      <w:r w:rsidRPr="00C869ED">
        <w:rPr>
          <w:noProof/>
        </w:rPr>
        <w:t>19.</w:t>
      </w:r>
      <w:r w:rsidRPr="00C869ED">
        <w:rPr>
          <w:noProof/>
        </w:rPr>
        <w:tab/>
        <w:t xml:space="preserve">Gascon, M., et al., Long-term exposure to residential green and blue spaces and anxiety and depression in adults: A cross-sectional study. Environ Res, 2018. </w:t>
      </w:r>
      <w:r w:rsidRPr="00C869ED">
        <w:rPr>
          <w:b/>
          <w:noProof/>
        </w:rPr>
        <w:t>162</w:t>
      </w:r>
      <w:r w:rsidRPr="00C869ED">
        <w:rPr>
          <w:noProof/>
        </w:rPr>
        <w:t>: p. 231-239.</w:t>
      </w:r>
    </w:p>
    <w:p w14:paraId="4B47BCAE" w14:textId="77777777" w:rsidR="000D4032" w:rsidRPr="00C869ED" w:rsidRDefault="000D4032" w:rsidP="000D4032">
      <w:pPr>
        <w:pStyle w:val="BodyText"/>
        <w:rPr>
          <w:noProof/>
        </w:rPr>
      </w:pPr>
      <w:r w:rsidRPr="00C869ED">
        <w:rPr>
          <w:noProof/>
        </w:rPr>
        <w:t>20.</w:t>
      </w:r>
      <w:r w:rsidRPr="00C869ED">
        <w:rPr>
          <w:noProof/>
        </w:rPr>
        <w:tab/>
        <w:t xml:space="preserve">Vandenbroucke, J.P., et al., Strengthening the Reporting of Observational Studies in Epidemiology (STROBE): explanation and elaboration. PLoS medicine, 2007. </w:t>
      </w:r>
      <w:r w:rsidRPr="00C869ED">
        <w:rPr>
          <w:b/>
          <w:noProof/>
        </w:rPr>
        <w:t>4</w:t>
      </w:r>
      <w:r w:rsidRPr="00C869ED">
        <w:rPr>
          <w:noProof/>
        </w:rPr>
        <w:t>(10): p. e297-e297.</w:t>
      </w:r>
    </w:p>
    <w:p w14:paraId="1A1E481D" w14:textId="77777777" w:rsidR="000D4032" w:rsidRPr="00C869ED" w:rsidRDefault="000D4032" w:rsidP="000D4032">
      <w:pPr>
        <w:pStyle w:val="BodyText"/>
        <w:rPr>
          <w:noProof/>
        </w:rPr>
      </w:pPr>
      <w:r w:rsidRPr="00C869ED">
        <w:rPr>
          <w:noProof/>
        </w:rPr>
        <w:t>21.</w:t>
      </w:r>
      <w:r w:rsidRPr="00C869ED">
        <w:rPr>
          <w:noProof/>
        </w:rPr>
        <w:tab/>
        <w:t xml:space="preserve">Rod, N.H., et al., Additive Interaction in Survival Analysis: Use of the Additive Hazards Model. Epidemiology, 2012. </w:t>
      </w:r>
      <w:r w:rsidRPr="00C869ED">
        <w:rPr>
          <w:b/>
          <w:noProof/>
        </w:rPr>
        <w:t>23</w:t>
      </w:r>
      <w:r w:rsidRPr="00C869ED">
        <w:rPr>
          <w:noProof/>
        </w:rPr>
        <w:t>(5).</w:t>
      </w:r>
    </w:p>
    <w:p w14:paraId="46952610" w14:textId="16C13F67" w:rsidR="009D5645" w:rsidRDefault="000D4032" w:rsidP="000D4032">
      <w:pPr>
        <w:pStyle w:val="BodyText"/>
      </w:pPr>
      <w:r>
        <w:fldChar w:fldCharType="end"/>
      </w:r>
    </w:p>
    <w:p w14:paraId="7936542B" w14:textId="638C84C4" w:rsidR="009D5645" w:rsidRDefault="009D5645" w:rsidP="009D5645">
      <w:pPr>
        <w:pStyle w:val="Heading1"/>
      </w:pPr>
      <w:r>
        <w:lastRenderedPageBreak/>
        <w:t xml:space="preserve">Appendix: variables required for </w:t>
      </w:r>
      <w:commentRangeStart w:id="284"/>
      <w:r>
        <w:t>analysis</w:t>
      </w:r>
      <w:commentRangeEnd w:id="284"/>
      <w:r w:rsidR="00CB6842">
        <w:rPr>
          <w:rStyle w:val="CommentReference"/>
          <w:rFonts w:ascii="Akzidenz Grotesk BE Light" w:eastAsiaTheme="minorHAnsi" w:hAnsi="Akzidenz Grotesk BE Light" w:cstheme="minorBidi"/>
          <w:b w:val="0"/>
          <w:bCs w:val="0"/>
          <w:color w:val="auto"/>
        </w:rPr>
        <w:commentReference w:id="284"/>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B25C46">
        <w:tc>
          <w:tcPr>
            <w:tcW w:w="3150" w:type="dxa"/>
          </w:tcPr>
          <w:p w14:paraId="010E3650" w14:textId="77777777" w:rsidR="00685190" w:rsidRPr="00A83AA9" w:rsidRDefault="00685190" w:rsidP="00896339">
            <w:pPr>
              <w:pStyle w:val="Compact"/>
              <w:rPr>
                <w:b/>
                <w:bCs/>
                <w:sz w:val="24"/>
              </w:rPr>
            </w:pPr>
            <w:r w:rsidRPr="00A83AA9">
              <w:rPr>
                <w:b/>
                <w:bCs/>
                <w:sz w:val="24"/>
              </w:rPr>
              <w:t>Variable</w:t>
            </w:r>
          </w:p>
        </w:tc>
        <w:tc>
          <w:tcPr>
            <w:tcW w:w="3150" w:type="dxa"/>
          </w:tcPr>
          <w:p w14:paraId="1946470C" w14:textId="77777777" w:rsidR="00685190" w:rsidRPr="00A83AA9" w:rsidRDefault="00685190" w:rsidP="00896339">
            <w:pPr>
              <w:pStyle w:val="Compact"/>
              <w:rPr>
                <w:b/>
                <w:bCs/>
                <w:sz w:val="24"/>
              </w:rPr>
            </w:pPr>
            <w:r w:rsidRPr="00A83AA9">
              <w:rPr>
                <w:b/>
                <w:bCs/>
                <w:sz w:val="24"/>
              </w:rPr>
              <w:t>Opal table</w:t>
            </w:r>
          </w:p>
        </w:tc>
        <w:tc>
          <w:tcPr>
            <w:tcW w:w="3150" w:type="dxa"/>
          </w:tcPr>
          <w:p w14:paraId="382062BD" w14:textId="77777777" w:rsidR="00685190" w:rsidRPr="00A83AA9" w:rsidRDefault="00685190" w:rsidP="00896339">
            <w:pPr>
              <w:pStyle w:val="Compact"/>
              <w:rPr>
                <w:b/>
                <w:bCs/>
                <w:sz w:val="24"/>
              </w:rPr>
            </w:pPr>
            <w:r w:rsidRPr="00A83AA9">
              <w:rPr>
                <w:b/>
                <w:bCs/>
                <w:sz w:val="24"/>
              </w:rPr>
              <w:t>Category</w:t>
            </w:r>
          </w:p>
        </w:tc>
      </w:tr>
      <w:tr w:rsidR="00685190" w14:paraId="302F0F85" w14:textId="77777777" w:rsidTr="00B25C46">
        <w:tc>
          <w:tcPr>
            <w:tcW w:w="3150" w:type="dxa"/>
          </w:tcPr>
          <w:p w14:paraId="2D907C35" w14:textId="77777777" w:rsidR="00685190" w:rsidRPr="00A83AA9" w:rsidRDefault="00685190" w:rsidP="00566A60">
            <w:pPr>
              <w:pStyle w:val="Compact"/>
              <w:rPr>
                <w:sz w:val="24"/>
              </w:rPr>
            </w:pPr>
            <w:r w:rsidRPr="00A83AA9">
              <w:rPr>
                <w:sz w:val="24"/>
              </w:rPr>
              <w:t>area_ses_tert_preg</w:t>
            </w:r>
          </w:p>
        </w:tc>
        <w:tc>
          <w:tcPr>
            <w:tcW w:w="3150" w:type="dxa"/>
          </w:tcPr>
          <w:p w14:paraId="1AF9C09E" w14:textId="77777777" w:rsidR="00685190" w:rsidRPr="00A83AA9" w:rsidRDefault="00685190" w:rsidP="00566A60">
            <w:pPr>
              <w:pStyle w:val="Compact"/>
              <w:rPr>
                <w:sz w:val="24"/>
              </w:rPr>
            </w:pPr>
            <w:r w:rsidRPr="00A83AA9">
              <w:rPr>
                <w:sz w:val="24"/>
              </w:rPr>
              <w:t>core non-repeated</w:t>
            </w:r>
          </w:p>
        </w:tc>
        <w:tc>
          <w:tcPr>
            <w:tcW w:w="3150" w:type="dxa"/>
          </w:tcPr>
          <w:p w14:paraId="7A5F2C2F" w14:textId="77777777" w:rsidR="00685190" w:rsidRPr="00A83AA9" w:rsidRDefault="00685190" w:rsidP="00566A60">
            <w:pPr>
              <w:pStyle w:val="Compact"/>
              <w:rPr>
                <w:sz w:val="24"/>
              </w:rPr>
            </w:pPr>
            <w:r w:rsidRPr="00A83AA9">
              <w:rPr>
                <w:sz w:val="24"/>
              </w:rPr>
              <w:t>covariate</w:t>
            </w:r>
          </w:p>
        </w:tc>
      </w:tr>
      <w:tr w:rsidR="00685190" w14:paraId="736FAB74" w14:textId="77777777" w:rsidTr="00B25C46">
        <w:tc>
          <w:tcPr>
            <w:tcW w:w="3150" w:type="dxa"/>
          </w:tcPr>
          <w:p w14:paraId="18733251" w14:textId="77777777" w:rsidR="00685190" w:rsidRPr="00A83AA9" w:rsidRDefault="00685190" w:rsidP="00566A60">
            <w:pPr>
              <w:pStyle w:val="Compact"/>
              <w:rPr>
                <w:sz w:val="24"/>
              </w:rPr>
            </w:pPr>
            <w:r w:rsidRPr="00A83AA9">
              <w:rPr>
                <w:sz w:val="24"/>
              </w:rPr>
              <w:t>area_ses_quint_preg</w:t>
            </w:r>
          </w:p>
        </w:tc>
        <w:tc>
          <w:tcPr>
            <w:tcW w:w="3150" w:type="dxa"/>
          </w:tcPr>
          <w:p w14:paraId="165E0E77" w14:textId="77777777" w:rsidR="00685190" w:rsidRPr="00A83AA9" w:rsidRDefault="00685190" w:rsidP="00566A60">
            <w:pPr>
              <w:pStyle w:val="Compact"/>
              <w:rPr>
                <w:sz w:val="24"/>
              </w:rPr>
            </w:pPr>
            <w:r w:rsidRPr="00A83AA9">
              <w:rPr>
                <w:sz w:val="24"/>
              </w:rPr>
              <w:t>core non-repeated</w:t>
            </w:r>
          </w:p>
        </w:tc>
        <w:tc>
          <w:tcPr>
            <w:tcW w:w="3150" w:type="dxa"/>
          </w:tcPr>
          <w:p w14:paraId="315DB82F" w14:textId="77777777" w:rsidR="00685190" w:rsidRPr="00A83AA9" w:rsidRDefault="00685190" w:rsidP="00566A60">
            <w:pPr>
              <w:pStyle w:val="Compact"/>
              <w:rPr>
                <w:sz w:val="24"/>
              </w:rPr>
            </w:pPr>
            <w:r w:rsidRPr="00A83AA9">
              <w:rPr>
                <w:sz w:val="24"/>
              </w:rPr>
              <w:t>covariate</w:t>
            </w:r>
          </w:p>
        </w:tc>
      </w:tr>
      <w:tr w:rsidR="00685190" w14:paraId="3BB214A7" w14:textId="77777777" w:rsidTr="00B25C46">
        <w:tc>
          <w:tcPr>
            <w:tcW w:w="3150" w:type="dxa"/>
          </w:tcPr>
          <w:p w14:paraId="1E116CD1" w14:textId="77777777" w:rsidR="00685190" w:rsidRPr="00A83AA9" w:rsidRDefault="00685190" w:rsidP="00566A60">
            <w:pPr>
              <w:pStyle w:val="Compact"/>
              <w:rPr>
                <w:sz w:val="24"/>
              </w:rPr>
            </w:pPr>
            <w:r w:rsidRPr="00A83AA9">
              <w:rPr>
                <w:sz w:val="24"/>
              </w:rPr>
              <w:t>mat_age</w:t>
            </w:r>
          </w:p>
        </w:tc>
        <w:tc>
          <w:tcPr>
            <w:tcW w:w="3150" w:type="dxa"/>
          </w:tcPr>
          <w:p w14:paraId="1D884227" w14:textId="77777777" w:rsidR="00685190" w:rsidRPr="00A83AA9" w:rsidRDefault="00685190" w:rsidP="00566A60">
            <w:pPr>
              <w:pStyle w:val="Compact"/>
              <w:rPr>
                <w:sz w:val="24"/>
              </w:rPr>
            </w:pPr>
            <w:r w:rsidRPr="00A83AA9">
              <w:rPr>
                <w:sz w:val="24"/>
              </w:rPr>
              <w:t>core non-repeated</w:t>
            </w:r>
          </w:p>
        </w:tc>
        <w:tc>
          <w:tcPr>
            <w:tcW w:w="3150" w:type="dxa"/>
          </w:tcPr>
          <w:p w14:paraId="0F5E9CCD" w14:textId="77777777" w:rsidR="00685190" w:rsidRPr="00A83AA9" w:rsidRDefault="00685190" w:rsidP="00566A60">
            <w:pPr>
              <w:pStyle w:val="Compact"/>
              <w:rPr>
                <w:sz w:val="24"/>
              </w:rPr>
            </w:pPr>
            <w:r w:rsidRPr="00A83AA9">
              <w:rPr>
                <w:sz w:val="24"/>
              </w:rPr>
              <w:t>covariate</w:t>
            </w:r>
          </w:p>
        </w:tc>
      </w:tr>
      <w:tr w:rsidR="00685190" w14:paraId="20979CDA" w14:textId="77777777" w:rsidTr="00B25C46">
        <w:tc>
          <w:tcPr>
            <w:tcW w:w="3150" w:type="dxa"/>
          </w:tcPr>
          <w:p w14:paraId="39CF1CA4" w14:textId="77777777" w:rsidR="00685190" w:rsidRPr="00A83AA9" w:rsidRDefault="00685190" w:rsidP="00566A60">
            <w:pPr>
              <w:pStyle w:val="Compact"/>
              <w:rPr>
                <w:sz w:val="24"/>
              </w:rPr>
            </w:pPr>
            <w:r w:rsidRPr="00A83AA9">
              <w:rPr>
                <w:sz w:val="24"/>
              </w:rPr>
              <w:t>Parity_m</w:t>
            </w:r>
          </w:p>
        </w:tc>
        <w:tc>
          <w:tcPr>
            <w:tcW w:w="3150" w:type="dxa"/>
          </w:tcPr>
          <w:p w14:paraId="598A8E7A" w14:textId="77777777" w:rsidR="00685190" w:rsidRPr="00A83AA9" w:rsidRDefault="00685190" w:rsidP="00566A60">
            <w:pPr>
              <w:pStyle w:val="Compact"/>
              <w:rPr>
                <w:sz w:val="24"/>
              </w:rPr>
            </w:pPr>
            <w:r w:rsidRPr="00A83AA9">
              <w:rPr>
                <w:sz w:val="24"/>
              </w:rPr>
              <w:t>core non-repeated</w:t>
            </w:r>
          </w:p>
        </w:tc>
        <w:tc>
          <w:tcPr>
            <w:tcW w:w="3150" w:type="dxa"/>
          </w:tcPr>
          <w:p w14:paraId="3388C26D" w14:textId="77777777" w:rsidR="00685190" w:rsidRPr="00A83AA9" w:rsidRDefault="00685190" w:rsidP="00566A60">
            <w:pPr>
              <w:pStyle w:val="Compact"/>
              <w:rPr>
                <w:sz w:val="24"/>
              </w:rPr>
            </w:pPr>
            <w:r w:rsidRPr="00A83AA9">
              <w:rPr>
                <w:sz w:val="24"/>
              </w:rPr>
              <w:t>covariate</w:t>
            </w:r>
          </w:p>
        </w:tc>
      </w:tr>
      <w:tr w:rsidR="00685190" w14:paraId="4DC73D04" w14:textId="77777777" w:rsidTr="00B25C46">
        <w:tc>
          <w:tcPr>
            <w:tcW w:w="3150" w:type="dxa"/>
          </w:tcPr>
          <w:p w14:paraId="73691515" w14:textId="77777777" w:rsidR="00685190" w:rsidRPr="00A83AA9" w:rsidRDefault="00685190" w:rsidP="003E7213">
            <w:pPr>
              <w:pStyle w:val="Compact"/>
              <w:rPr>
                <w:sz w:val="24"/>
              </w:rPr>
            </w:pPr>
            <w:r w:rsidRPr="00A83AA9">
              <w:rPr>
                <w:sz w:val="24"/>
              </w:rPr>
              <w:t>sex</w:t>
            </w:r>
          </w:p>
        </w:tc>
        <w:tc>
          <w:tcPr>
            <w:tcW w:w="3150" w:type="dxa"/>
          </w:tcPr>
          <w:p w14:paraId="215AC82F" w14:textId="77777777" w:rsidR="00685190" w:rsidRPr="00A83AA9" w:rsidRDefault="00685190" w:rsidP="003E7213">
            <w:pPr>
              <w:pStyle w:val="Compact"/>
              <w:rPr>
                <w:sz w:val="24"/>
              </w:rPr>
            </w:pPr>
            <w:r w:rsidRPr="00A83AA9">
              <w:rPr>
                <w:sz w:val="24"/>
              </w:rPr>
              <w:t>core non-repeated</w:t>
            </w:r>
          </w:p>
        </w:tc>
        <w:tc>
          <w:tcPr>
            <w:tcW w:w="3150" w:type="dxa"/>
          </w:tcPr>
          <w:p w14:paraId="32BE68CD" w14:textId="77777777" w:rsidR="00685190" w:rsidRPr="00A83AA9" w:rsidRDefault="00685190" w:rsidP="003E7213">
            <w:pPr>
              <w:pStyle w:val="Compact"/>
              <w:rPr>
                <w:sz w:val="24"/>
              </w:rPr>
            </w:pPr>
            <w:r w:rsidRPr="00A83AA9">
              <w:rPr>
                <w:sz w:val="24"/>
              </w:rPr>
              <w:t>covariate</w:t>
            </w:r>
          </w:p>
        </w:tc>
      </w:tr>
      <w:tr w:rsidR="00685190" w14:paraId="27C8087A" w14:textId="77777777" w:rsidTr="00B25C46">
        <w:tc>
          <w:tcPr>
            <w:tcW w:w="3150" w:type="dxa"/>
          </w:tcPr>
          <w:p w14:paraId="6F7C934C" w14:textId="77777777" w:rsidR="00685190" w:rsidRPr="00A83AA9" w:rsidRDefault="00685190" w:rsidP="003E7213">
            <w:pPr>
              <w:pStyle w:val="Compact"/>
              <w:rPr>
                <w:sz w:val="24"/>
              </w:rPr>
            </w:pPr>
            <w:r w:rsidRPr="00A83AA9">
              <w:rPr>
                <w:sz w:val="24"/>
              </w:rPr>
              <w:t xml:space="preserve">birth_month </w:t>
            </w:r>
          </w:p>
        </w:tc>
        <w:tc>
          <w:tcPr>
            <w:tcW w:w="3150" w:type="dxa"/>
          </w:tcPr>
          <w:p w14:paraId="192BCA71" w14:textId="77777777" w:rsidR="00685190" w:rsidRPr="00A83AA9" w:rsidRDefault="00685190" w:rsidP="003E7213">
            <w:pPr>
              <w:pStyle w:val="Compact"/>
              <w:rPr>
                <w:sz w:val="24"/>
              </w:rPr>
            </w:pPr>
            <w:r w:rsidRPr="00A83AA9">
              <w:rPr>
                <w:sz w:val="24"/>
              </w:rPr>
              <w:t>core non-repeated</w:t>
            </w:r>
          </w:p>
        </w:tc>
        <w:tc>
          <w:tcPr>
            <w:tcW w:w="3150" w:type="dxa"/>
          </w:tcPr>
          <w:p w14:paraId="40020008" w14:textId="77777777" w:rsidR="00685190" w:rsidRPr="00A83AA9" w:rsidRDefault="00685190" w:rsidP="003E7213">
            <w:pPr>
              <w:pStyle w:val="Compact"/>
              <w:rPr>
                <w:sz w:val="24"/>
              </w:rPr>
            </w:pPr>
            <w:r w:rsidRPr="00A83AA9">
              <w:rPr>
                <w:sz w:val="24"/>
              </w:rPr>
              <w:t>covariate</w:t>
            </w:r>
          </w:p>
        </w:tc>
      </w:tr>
      <w:tr w:rsidR="00685190" w14:paraId="7D579BAC" w14:textId="77777777" w:rsidTr="00B25C46">
        <w:tc>
          <w:tcPr>
            <w:tcW w:w="3150" w:type="dxa"/>
          </w:tcPr>
          <w:p w14:paraId="3FF9F46E" w14:textId="77777777" w:rsidR="00685190" w:rsidRPr="00A83AA9" w:rsidRDefault="00685190" w:rsidP="004F7121">
            <w:pPr>
              <w:pStyle w:val="Compact"/>
              <w:rPr>
                <w:sz w:val="24"/>
              </w:rPr>
            </w:pPr>
            <w:r w:rsidRPr="00A83AA9">
              <w:rPr>
                <w:sz w:val="24"/>
              </w:rPr>
              <w:t>eusilc_income_quintiles</w:t>
            </w:r>
          </w:p>
        </w:tc>
        <w:tc>
          <w:tcPr>
            <w:tcW w:w="3150" w:type="dxa"/>
          </w:tcPr>
          <w:p w14:paraId="7322FE11" w14:textId="77777777" w:rsidR="00685190" w:rsidRPr="00A83AA9" w:rsidRDefault="00685190" w:rsidP="004F7121">
            <w:pPr>
              <w:pStyle w:val="Compact"/>
              <w:rPr>
                <w:sz w:val="24"/>
              </w:rPr>
            </w:pPr>
            <w:r w:rsidRPr="00A83AA9">
              <w:rPr>
                <w:sz w:val="24"/>
              </w:rPr>
              <w:t>core non-repeated</w:t>
            </w:r>
          </w:p>
        </w:tc>
        <w:tc>
          <w:tcPr>
            <w:tcW w:w="3150" w:type="dxa"/>
          </w:tcPr>
          <w:p w14:paraId="2079D7C6" w14:textId="77777777" w:rsidR="00685190" w:rsidRPr="00A83AA9" w:rsidRDefault="00685190" w:rsidP="004F7121">
            <w:pPr>
              <w:pStyle w:val="Compact"/>
              <w:rPr>
                <w:sz w:val="24"/>
              </w:rPr>
            </w:pPr>
            <w:r w:rsidRPr="00A83AA9">
              <w:rPr>
                <w:sz w:val="24"/>
              </w:rPr>
              <w:t>covariate</w:t>
            </w:r>
          </w:p>
        </w:tc>
      </w:tr>
      <w:tr w:rsidR="00685190" w14:paraId="4381715F" w14:textId="77777777" w:rsidTr="00B25C46">
        <w:tc>
          <w:tcPr>
            <w:tcW w:w="3150" w:type="dxa"/>
          </w:tcPr>
          <w:p w14:paraId="24FC0009" w14:textId="77777777" w:rsidR="00685190" w:rsidRPr="00A83AA9" w:rsidRDefault="00685190" w:rsidP="004F7121">
            <w:pPr>
              <w:pStyle w:val="Compact"/>
              <w:rPr>
                <w:sz w:val="24"/>
              </w:rPr>
            </w:pPr>
            <w:r w:rsidRPr="00A83AA9">
              <w:rPr>
                <w:sz w:val="24"/>
              </w:rPr>
              <w:t>eusilc_income_tertiles</w:t>
            </w:r>
          </w:p>
        </w:tc>
        <w:tc>
          <w:tcPr>
            <w:tcW w:w="3150" w:type="dxa"/>
          </w:tcPr>
          <w:p w14:paraId="729A1822" w14:textId="77777777" w:rsidR="00685190" w:rsidRPr="00A83AA9" w:rsidRDefault="00685190" w:rsidP="004F7121">
            <w:pPr>
              <w:pStyle w:val="Compact"/>
              <w:rPr>
                <w:sz w:val="24"/>
              </w:rPr>
            </w:pPr>
            <w:r w:rsidRPr="00A83AA9">
              <w:rPr>
                <w:sz w:val="24"/>
              </w:rPr>
              <w:t>core non-repeated</w:t>
            </w:r>
          </w:p>
        </w:tc>
        <w:tc>
          <w:tcPr>
            <w:tcW w:w="3150" w:type="dxa"/>
          </w:tcPr>
          <w:p w14:paraId="1C9CB967" w14:textId="77777777" w:rsidR="00685190" w:rsidRPr="00A83AA9" w:rsidRDefault="00685190" w:rsidP="004F7121">
            <w:pPr>
              <w:pStyle w:val="Compact"/>
              <w:rPr>
                <w:sz w:val="24"/>
              </w:rPr>
            </w:pPr>
            <w:r w:rsidRPr="00A83AA9">
              <w:rPr>
                <w:sz w:val="24"/>
              </w:rPr>
              <w:t>covariate</w:t>
            </w:r>
          </w:p>
        </w:tc>
      </w:tr>
      <w:tr w:rsidR="00685190" w14:paraId="7C083D1C" w14:textId="77777777" w:rsidTr="00B25C46">
        <w:tc>
          <w:tcPr>
            <w:tcW w:w="3150" w:type="dxa"/>
          </w:tcPr>
          <w:p w14:paraId="57E711E4" w14:textId="77777777" w:rsidR="00685190" w:rsidRPr="00A83AA9" w:rsidRDefault="00685190" w:rsidP="004F7121">
            <w:pPr>
              <w:pStyle w:val="Compact"/>
              <w:rPr>
                <w:sz w:val="24"/>
              </w:rPr>
            </w:pPr>
            <w:r w:rsidRPr="00A83AA9">
              <w:rPr>
                <w:sz w:val="24"/>
              </w:rPr>
              <w:t>agebirth_m_y</w:t>
            </w:r>
          </w:p>
        </w:tc>
        <w:tc>
          <w:tcPr>
            <w:tcW w:w="3150" w:type="dxa"/>
          </w:tcPr>
          <w:p w14:paraId="56A64380" w14:textId="77777777" w:rsidR="00685190" w:rsidRPr="00A83AA9" w:rsidRDefault="00685190" w:rsidP="004F7121">
            <w:pPr>
              <w:pStyle w:val="Compact"/>
              <w:rPr>
                <w:sz w:val="24"/>
              </w:rPr>
            </w:pPr>
            <w:r w:rsidRPr="00A83AA9">
              <w:rPr>
                <w:sz w:val="24"/>
              </w:rPr>
              <w:t>core non-repeated</w:t>
            </w:r>
          </w:p>
        </w:tc>
        <w:tc>
          <w:tcPr>
            <w:tcW w:w="3150" w:type="dxa"/>
          </w:tcPr>
          <w:p w14:paraId="43786003" w14:textId="77777777" w:rsidR="00685190" w:rsidRPr="00A83AA9" w:rsidRDefault="00685190" w:rsidP="004F7121">
            <w:pPr>
              <w:pStyle w:val="Compact"/>
              <w:rPr>
                <w:sz w:val="24"/>
              </w:rPr>
            </w:pPr>
            <w:r w:rsidRPr="00A83AA9">
              <w:rPr>
                <w:sz w:val="24"/>
              </w:rPr>
              <w:t>covariate</w:t>
            </w:r>
          </w:p>
        </w:tc>
      </w:tr>
      <w:tr w:rsidR="00685190" w14:paraId="06174AA4" w14:textId="77777777" w:rsidTr="00B25C46">
        <w:tc>
          <w:tcPr>
            <w:tcW w:w="3150" w:type="dxa"/>
          </w:tcPr>
          <w:p w14:paraId="631D5C32" w14:textId="77777777" w:rsidR="00685190" w:rsidRPr="00A83AA9" w:rsidRDefault="00685190" w:rsidP="004F7121">
            <w:pPr>
              <w:pStyle w:val="Compact"/>
              <w:rPr>
                <w:sz w:val="24"/>
              </w:rPr>
            </w:pPr>
            <w:r w:rsidRPr="00A83AA9">
              <w:rPr>
                <w:sz w:val="24"/>
              </w:rPr>
              <w:t>ethn1_m</w:t>
            </w:r>
          </w:p>
        </w:tc>
        <w:tc>
          <w:tcPr>
            <w:tcW w:w="3150" w:type="dxa"/>
          </w:tcPr>
          <w:p w14:paraId="7866E245" w14:textId="77777777" w:rsidR="00685190" w:rsidRPr="00A83AA9" w:rsidRDefault="00685190" w:rsidP="004F7121">
            <w:pPr>
              <w:pStyle w:val="Compact"/>
              <w:rPr>
                <w:sz w:val="24"/>
              </w:rPr>
            </w:pPr>
            <w:r w:rsidRPr="00A83AA9">
              <w:rPr>
                <w:sz w:val="24"/>
              </w:rPr>
              <w:t>core non-repeated</w:t>
            </w:r>
          </w:p>
        </w:tc>
        <w:tc>
          <w:tcPr>
            <w:tcW w:w="3150" w:type="dxa"/>
          </w:tcPr>
          <w:p w14:paraId="1E0377CA" w14:textId="77777777" w:rsidR="00685190" w:rsidRPr="00A83AA9" w:rsidRDefault="00685190" w:rsidP="004F7121">
            <w:pPr>
              <w:pStyle w:val="Compact"/>
              <w:rPr>
                <w:sz w:val="24"/>
              </w:rPr>
            </w:pPr>
            <w:r w:rsidRPr="00A83AA9">
              <w:rPr>
                <w:sz w:val="24"/>
              </w:rPr>
              <w:t>covariate</w:t>
            </w:r>
          </w:p>
        </w:tc>
      </w:tr>
      <w:tr w:rsidR="00685190" w14:paraId="57A2E97B" w14:textId="77777777" w:rsidTr="00B25C46">
        <w:tc>
          <w:tcPr>
            <w:tcW w:w="3150" w:type="dxa"/>
          </w:tcPr>
          <w:p w14:paraId="46972947" w14:textId="77777777" w:rsidR="00685190" w:rsidRPr="00A83AA9" w:rsidRDefault="00685190" w:rsidP="004F7121">
            <w:pPr>
              <w:pStyle w:val="Compact"/>
              <w:rPr>
                <w:sz w:val="24"/>
              </w:rPr>
            </w:pPr>
            <w:r w:rsidRPr="00A83AA9">
              <w:rPr>
                <w:sz w:val="24"/>
              </w:rPr>
              <w:t>ethn2_m</w:t>
            </w:r>
          </w:p>
        </w:tc>
        <w:tc>
          <w:tcPr>
            <w:tcW w:w="3150" w:type="dxa"/>
          </w:tcPr>
          <w:p w14:paraId="30176F5F" w14:textId="77777777" w:rsidR="00685190" w:rsidRPr="00A83AA9" w:rsidRDefault="00685190" w:rsidP="004F7121">
            <w:pPr>
              <w:pStyle w:val="Compact"/>
              <w:rPr>
                <w:sz w:val="24"/>
              </w:rPr>
            </w:pPr>
            <w:r w:rsidRPr="00A83AA9">
              <w:rPr>
                <w:sz w:val="24"/>
              </w:rPr>
              <w:t>core non-repeated</w:t>
            </w:r>
          </w:p>
        </w:tc>
        <w:tc>
          <w:tcPr>
            <w:tcW w:w="3150" w:type="dxa"/>
          </w:tcPr>
          <w:p w14:paraId="0E185C8B" w14:textId="77777777" w:rsidR="00685190" w:rsidRPr="00A83AA9" w:rsidRDefault="00685190" w:rsidP="004F7121">
            <w:pPr>
              <w:pStyle w:val="Compact"/>
              <w:rPr>
                <w:sz w:val="24"/>
              </w:rPr>
            </w:pPr>
            <w:r w:rsidRPr="00A83AA9">
              <w:rPr>
                <w:sz w:val="24"/>
              </w:rPr>
              <w:t>covariate</w:t>
            </w:r>
          </w:p>
        </w:tc>
      </w:tr>
      <w:tr w:rsidR="00685190" w14:paraId="7030E452" w14:textId="77777777" w:rsidTr="00B25C46">
        <w:tc>
          <w:tcPr>
            <w:tcW w:w="3150" w:type="dxa"/>
          </w:tcPr>
          <w:p w14:paraId="1FE3FB3D" w14:textId="77777777" w:rsidR="00685190" w:rsidRPr="00A83AA9" w:rsidRDefault="00685190" w:rsidP="004F7121">
            <w:pPr>
              <w:pStyle w:val="Compact"/>
              <w:rPr>
                <w:sz w:val="24"/>
              </w:rPr>
            </w:pPr>
            <w:r w:rsidRPr="00A83AA9">
              <w:rPr>
                <w:sz w:val="24"/>
              </w:rPr>
              <w:t>ethn3_m</w:t>
            </w:r>
          </w:p>
        </w:tc>
        <w:tc>
          <w:tcPr>
            <w:tcW w:w="3150" w:type="dxa"/>
          </w:tcPr>
          <w:p w14:paraId="082A07B0" w14:textId="77777777" w:rsidR="00685190" w:rsidRPr="00A83AA9" w:rsidRDefault="00685190" w:rsidP="004F7121">
            <w:pPr>
              <w:pStyle w:val="Compact"/>
              <w:rPr>
                <w:sz w:val="24"/>
              </w:rPr>
            </w:pPr>
            <w:r w:rsidRPr="00A83AA9">
              <w:rPr>
                <w:sz w:val="24"/>
              </w:rPr>
              <w:t>core non-repeated</w:t>
            </w:r>
          </w:p>
        </w:tc>
        <w:tc>
          <w:tcPr>
            <w:tcW w:w="3150" w:type="dxa"/>
          </w:tcPr>
          <w:p w14:paraId="4F75AB13" w14:textId="77777777" w:rsidR="00685190" w:rsidRPr="00A83AA9" w:rsidRDefault="00685190" w:rsidP="004F7121">
            <w:pPr>
              <w:pStyle w:val="Compact"/>
              <w:rPr>
                <w:sz w:val="24"/>
              </w:rPr>
            </w:pPr>
            <w:r w:rsidRPr="00A83AA9">
              <w:rPr>
                <w:sz w:val="24"/>
              </w:rPr>
              <w:t>covariate</w:t>
            </w:r>
          </w:p>
        </w:tc>
      </w:tr>
      <w:tr w:rsidR="00685190" w14:paraId="0BB07443" w14:textId="77777777" w:rsidTr="00B25C46">
        <w:tc>
          <w:tcPr>
            <w:tcW w:w="3150" w:type="dxa"/>
          </w:tcPr>
          <w:p w14:paraId="1EB417A0" w14:textId="77777777" w:rsidR="00685190" w:rsidRPr="00A83AA9" w:rsidRDefault="00685190" w:rsidP="004F7121">
            <w:pPr>
              <w:pStyle w:val="Compact"/>
              <w:rPr>
                <w:sz w:val="24"/>
              </w:rPr>
            </w:pPr>
            <w:r w:rsidRPr="00A83AA9">
              <w:rPr>
                <w:sz w:val="24"/>
              </w:rPr>
              <w:t>preg_ht</w:t>
            </w:r>
          </w:p>
        </w:tc>
        <w:tc>
          <w:tcPr>
            <w:tcW w:w="3150" w:type="dxa"/>
          </w:tcPr>
          <w:p w14:paraId="7DFB1616" w14:textId="77777777" w:rsidR="00685190" w:rsidRPr="00A83AA9" w:rsidRDefault="00685190" w:rsidP="004F7121">
            <w:pPr>
              <w:pStyle w:val="Compact"/>
              <w:rPr>
                <w:sz w:val="24"/>
              </w:rPr>
            </w:pPr>
            <w:r w:rsidRPr="00A83AA9">
              <w:rPr>
                <w:sz w:val="24"/>
              </w:rPr>
              <w:t>core non-repeated</w:t>
            </w:r>
          </w:p>
        </w:tc>
        <w:tc>
          <w:tcPr>
            <w:tcW w:w="3150" w:type="dxa"/>
          </w:tcPr>
          <w:p w14:paraId="248B3657" w14:textId="77777777" w:rsidR="00685190" w:rsidRPr="00A83AA9" w:rsidRDefault="00685190" w:rsidP="004F7121">
            <w:pPr>
              <w:pStyle w:val="Compact"/>
              <w:rPr>
                <w:sz w:val="24"/>
              </w:rPr>
            </w:pPr>
            <w:r w:rsidRPr="00A83AA9">
              <w:rPr>
                <w:sz w:val="24"/>
              </w:rPr>
              <w:t>covariate</w:t>
            </w:r>
          </w:p>
        </w:tc>
      </w:tr>
      <w:tr w:rsidR="00685190" w14:paraId="382EC9D3" w14:textId="77777777" w:rsidTr="00B25C46">
        <w:tc>
          <w:tcPr>
            <w:tcW w:w="3150" w:type="dxa"/>
          </w:tcPr>
          <w:p w14:paraId="0B68DADA" w14:textId="77777777" w:rsidR="00685190" w:rsidRPr="00A83AA9" w:rsidRDefault="00685190" w:rsidP="004F7121">
            <w:pPr>
              <w:pStyle w:val="Compact"/>
              <w:rPr>
                <w:sz w:val="24"/>
              </w:rPr>
            </w:pPr>
            <w:r w:rsidRPr="00A83AA9">
              <w:rPr>
                <w:sz w:val="24"/>
              </w:rPr>
              <w:t>cohort_country</w:t>
            </w:r>
          </w:p>
        </w:tc>
        <w:tc>
          <w:tcPr>
            <w:tcW w:w="3150" w:type="dxa"/>
          </w:tcPr>
          <w:p w14:paraId="50A08CA0" w14:textId="77777777" w:rsidR="00685190" w:rsidRPr="00A83AA9" w:rsidRDefault="00685190" w:rsidP="004F7121">
            <w:pPr>
              <w:pStyle w:val="Compact"/>
              <w:rPr>
                <w:sz w:val="24"/>
              </w:rPr>
            </w:pPr>
            <w:r w:rsidRPr="00A83AA9">
              <w:rPr>
                <w:sz w:val="24"/>
              </w:rPr>
              <w:t>core non-repeated</w:t>
            </w:r>
          </w:p>
        </w:tc>
        <w:tc>
          <w:tcPr>
            <w:tcW w:w="3150" w:type="dxa"/>
          </w:tcPr>
          <w:p w14:paraId="3A3FAF24" w14:textId="77777777" w:rsidR="00685190" w:rsidRPr="00A83AA9" w:rsidRDefault="00685190" w:rsidP="004F7121">
            <w:pPr>
              <w:pStyle w:val="Compact"/>
              <w:rPr>
                <w:sz w:val="24"/>
              </w:rPr>
            </w:pPr>
            <w:r w:rsidRPr="00A83AA9">
              <w:rPr>
                <w:sz w:val="24"/>
              </w:rPr>
              <w:t>covariate</w:t>
            </w:r>
          </w:p>
        </w:tc>
      </w:tr>
      <w:tr w:rsidR="00685190" w14:paraId="440B4093" w14:textId="77777777" w:rsidTr="00B25C46">
        <w:tc>
          <w:tcPr>
            <w:tcW w:w="3150" w:type="dxa"/>
          </w:tcPr>
          <w:p w14:paraId="76018402" w14:textId="77777777" w:rsidR="00685190" w:rsidRPr="00A83AA9" w:rsidRDefault="00685190" w:rsidP="004F7121">
            <w:pPr>
              <w:pStyle w:val="Compact"/>
              <w:rPr>
                <w:sz w:val="24"/>
              </w:rPr>
            </w:pPr>
            <w:r w:rsidRPr="00A83AA9">
              <w:rPr>
                <w:sz w:val="24"/>
              </w:rPr>
              <w:t>preg_smk</w:t>
            </w:r>
          </w:p>
        </w:tc>
        <w:tc>
          <w:tcPr>
            <w:tcW w:w="3150" w:type="dxa"/>
          </w:tcPr>
          <w:p w14:paraId="33323132" w14:textId="77777777" w:rsidR="00685190" w:rsidRPr="00A83AA9" w:rsidRDefault="00685190" w:rsidP="004F7121">
            <w:pPr>
              <w:pStyle w:val="Compact"/>
              <w:rPr>
                <w:sz w:val="24"/>
              </w:rPr>
            </w:pPr>
            <w:r w:rsidRPr="00A83AA9">
              <w:rPr>
                <w:sz w:val="24"/>
              </w:rPr>
              <w:t>core non-repeated</w:t>
            </w:r>
          </w:p>
        </w:tc>
        <w:tc>
          <w:tcPr>
            <w:tcW w:w="3150" w:type="dxa"/>
          </w:tcPr>
          <w:p w14:paraId="2796175E" w14:textId="77777777" w:rsidR="00685190" w:rsidRPr="00A83AA9" w:rsidRDefault="00685190" w:rsidP="004F7121">
            <w:pPr>
              <w:pStyle w:val="Compact"/>
              <w:rPr>
                <w:sz w:val="24"/>
              </w:rPr>
            </w:pPr>
            <w:r w:rsidRPr="00A83AA9">
              <w:rPr>
                <w:sz w:val="24"/>
              </w:rPr>
              <w:t>covariate</w:t>
            </w:r>
          </w:p>
        </w:tc>
      </w:tr>
      <w:tr w:rsidR="00685190" w14:paraId="358921B3" w14:textId="77777777" w:rsidTr="00B25C46">
        <w:tc>
          <w:tcPr>
            <w:tcW w:w="3150" w:type="dxa"/>
          </w:tcPr>
          <w:p w14:paraId="7EB90F8E" w14:textId="77777777" w:rsidR="00685190" w:rsidRPr="00A83AA9" w:rsidRDefault="00685190" w:rsidP="004F7121">
            <w:pPr>
              <w:pStyle w:val="Compact"/>
              <w:rPr>
                <w:sz w:val="24"/>
              </w:rPr>
            </w:pPr>
            <w:r w:rsidRPr="00A83AA9">
              <w:rPr>
                <w:sz w:val="24"/>
              </w:rPr>
              <w:t>preg_alc</w:t>
            </w:r>
          </w:p>
        </w:tc>
        <w:tc>
          <w:tcPr>
            <w:tcW w:w="3150" w:type="dxa"/>
          </w:tcPr>
          <w:p w14:paraId="1C96B7B8" w14:textId="77777777" w:rsidR="00685190" w:rsidRPr="00A83AA9" w:rsidRDefault="00685190" w:rsidP="004F7121">
            <w:pPr>
              <w:pStyle w:val="Compact"/>
              <w:rPr>
                <w:sz w:val="24"/>
              </w:rPr>
            </w:pPr>
            <w:r w:rsidRPr="00A83AA9">
              <w:rPr>
                <w:sz w:val="24"/>
              </w:rPr>
              <w:t>core non-repeated</w:t>
            </w:r>
          </w:p>
        </w:tc>
        <w:tc>
          <w:tcPr>
            <w:tcW w:w="3150" w:type="dxa"/>
          </w:tcPr>
          <w:p w14:paraId="5D12CE81" w14:textId="77777777" w:rsidR="00685190" w:rsidRPr="00A83AA9" w:rsidRDefault="00685190" w:rsidP="004F7121">
            <w:pPr>
              <w:pStyle w:val="Compact"/>
              <w:rPr>
                <w:sz w:val="24"/>
              </w:rPr>
            </w:pPr>
            <w:r w:rsidRPr="00A83AA9">
              <w:rPr>
                <w:sz w:val="24"/>
              </w:rPr>
              <w:t>covariate</w:t>
            </w:r>
          </w:p>
        </w:tc>
      </w:tr>
      <w:tr w:rsidR="00685190" w14:paraId="4BBB2574" w14:textId="77777777" w:rsidTr="00B25C46">
        <w:tc>
          <w:tcPr>
            <w:tcW w:w="3150" w:type="dxa"/>
          </w:tcPr>
          <w:p w14:paraId="68DEAD03" w14:textId="77777777" w:rsidR="00685190" w:rsidRPr="00A83AA9" w:rsidRDefault="00685190" w:rsidP="004F7121">
            <w:pPr>
              <w:pStyle w:val="Compact"/>
              <w:rPr>
                <w:sz w:val="24"/>
              </w:rPr>
            </w:pPr>
            <w:r w:rsidRPr="00A83AA9">
              <w:rPr>
                <w:sz w:val="24"/>
              </w:rPr>
              <w:t>breastfed_any</w:t>
            </w:r>
          </w:p>
        </w:tc>
        <w:tc>
          <w:tcPr>
            <w:tcW w:w="3150" w:type="dxa"/>
          </w:tcPr>
          <w:p w14:paraId="41A035E4" w14:textId="77777777" w:rsidR="00685190" w:rsidRPr="00A83AA9" w:rsidRDefault="00685190" w:rsidP="004F7121">
            <w:pPr>
              <w:pStyle w:val="Compact"/>
              <w:rPr>
                <w:sz w:val="24"/>
              </w:rPr>
            </w:pPr>
            <w:r w:rsidRPr="00A83AA9">
              <w:rPr>
                <w:sz w:val="24"/>
              </w:rPr>
              <w:t>core non-repeated</w:t>
            </w:r>
          </w:p>
        </w:tc>
        <w:tc>
          <w:tcPr>
            <w:tcW w:w="3150" w:type="dxa"/>
          </w:tcPr>
          <w:p w14:paraId="3A403196" w14:textId="77777777" w:rsidR="00685190" w:rsidRPr="00A83AA9" w:rsidRDefault="00685190" w:rsidP="004F7121">
            <w:pPr>
              <w:pStyle w:val="Compact"/>
              <w:rPr>
                <w:sz w:val="24"/>
              </w:rPr>
            </w:pPr>
            <w:r w:rsidRPr="00A83AA9">
              <w:rPr>
                <w:sz w:val="24"/>
              </w:rPr>
              <w:t>covariate</w:t>
            </w:r>
          </w:p>
        </w:tc>
      </w:tr>
      <w:tr w:rsidR="00685190" w14:paraId="7831FD62" w14:textId="77777777" w:rsidTr="00B25C46">
        <w:tc>
          <w:tcPr>
            <w:tcW w:w="3150" w:type="dxa"/>
          </w:tcPr>
          <w:p w14:paraId="6598A470" w14:textId="77777777" w:rsidR="00685190" w:rsidRPr="00A83AA9" w:rsidRDefault="00685190" w:rsidP="004F7121">
            <w:pPr>
              <w:pStyle w:val="Compact"/>
              <w:rPr>
                <w:sz w:val="24"/>
              </w:rPr>
            </w:pPr>
            <w:r w:rsidRPr="00A83AA9">
              <w:rPr>
                <w:sz w:val="24"/>
              </w:rPr>
              <w:t>breastfed_ever</w:t>
            </w:r>
          </w:p>
        </w:tc>
        <w:tc>
          <w:tcPr>
            <w:tcW w:w="3150" w:type="dxa"/>
          </w:tcPr>
          <w:p w14:paraId="2BE9399A" w14:textId="77777777" w:rsidR="00685190" w:rsidRPr="00A83AA9" w:rsidRDefault="00685190" w:rsidP="004F7121">
            <w:pPr>
              <w:pStyle w:val="Compact"/>
              <w:rPr>
                <w:sz w:val="24"/>
              </w:rPr>
            </w:pPr>
            <w:r w:rsidRPr="00A83AA9">
              <w:rPr>
                <w:sz w:val="24"/>
              </w:rPr>
              <w:t>core non-repeated</w:t>
            </w:r>
          </w:p>
        </w:tc>
        <w:tc>
          <w:tcPr>
            <w:tcW w:w="3150" w:type="dxa"/>
          </w:tcPr>
          <w:p w14:paraId="2D53856A" w14:textId="77777777" w:rsidR="00685190" w:rsidRPr="00A83AA9" w:rsidRDefault="00685190" w:rsidP="004F7121">
            <w:pPr>
              <w:pStyle w:val="Compact"/>
              <w:rPr>
                <w:sz w:val="24"/>
              </w:rPr>
            </w:pPr>
            <w:r w:rsidRPr="00A83AA9">
              <w:rPr>
                <w:sz w:val="24"/>
              </w:rPr>
              <w:t>covariate</w:t>
            </w:r>
          </w:p>
        </w:tc>
      </w:tr>
      <w:tr w:rsidR="00685190" w14:paraId="7EA33BA6" w14:textId="77777777" w:rsidTr="00B25C46">
        <w:trPr>
          <w:trHeight w:val="352"/>
        </w:trPr>
        <w:tc>
          <w:tcPr>
            <w:tcW w:w="3150" w:type="dxa"/>
          </w:tcPr>
          <w:p w14:paraId="30D29C8D" w14:textId="77777777" w:rsidR="00685190" w:rsidRPr="00A83AA9" w:rsidRDefault="00685190" w:rsidP="00566A60">
            <w:pPr>
              <w:pStyle w:val="Compact"/>
              <w:rPr>
                <w:sz w:val="24"/>
              </w:rPr>
            </w:pPr>
            <w:r w:rsidRPr="00A83AA9">
              <w:rPr>
                <w:sz w:val="24"/>
              </w:rPr>
              <w:t>no2_preg,</w:t>
            </w:r>
          </w:p>
        </w:tc>
        <w:tc>
          <w:tcPr>
            <w:tcW w:w="3150" w:type="dxa"/>
          </w:tcPr>
          <w:p w14:paraId="1ACCA21E" w14:textId="77777777" w:rsidR="00685190" w:rsidRPr="00A83AA9" w:rsidRDefault="00685190" w:rsidP="00566A60">
            <w:pPr>
              <w:pStyle w:val="Compact"/>
              <w:rPr>
                <w:sz w:val="24"/>
              </w:rPr>
            </w:pPr>
            <w:r w:rsidRPr="00A83AA9">
              <w:rPr>
                <w:sz w:val="24"/>
              </w:rPr>
              <w:t>core non-repeated</w:t>
            </w:r>
          </w:p>
        </w:tc>
        <w:tc>
          <w:tcPr>
            <w:tcW w:w="3150" w:type="dxa"/>
          </w:tcPr>
          <w:p w14:paraId="37742B05" w14:textId="77777777" w:rsidR="00685190" w:rsidRPr="00A83AA9" w:rsidRDefault="00685190" w:rsidP="00566A60">
            <w:pPr>
              <w:pStyle w:val="Compact"/>
              <w:rPr>
                <w:sz w:val="24"/>
              </w:rPr>
            </w:pPr>
            <w:r w:rsidRPr="00A83AA9">
              <w:rPr>
                <w:sz w:val="24"/>
              </w:rPr>
              <w:t>exposure</w:t>
            </w:r>
          </w:p>
        </w:tc>
      </w:tr>
      <w:tr w:rsidR="00685190" w14:paraId="3E0FA265" w14:textId="77777777" w:rsidTr="00B25C46">
        <w:tc>
          <w:tcPr>
            <w:tcW w:w="3150" w:type="dxa"/>
          </w:tcPr>
          <w:p w14:paraId="57345187" w14:textId="77777777" w:rsidR="00685190" w:rsidRPr="00A83AA9" w:rsidRDefault="00685190" w:rsidP="00566A60">
            <w:pPr>
              <w:pStyle w:val="Compact"/>
              <w:rPr>
                <w:sz w:val="24"/>
              </w:rPr>
            </w:pPr>
            <w:r w:rsidRPr="00A83AA9">
              <w:rPr>
                <w:sz w:val="24"/>
              </w:rPr>
              <w:t>pm25_preg</w:t>
            </w:r>
          </w:p>
        </w:tc>
        <w:tc>
          <w:tcPr>
            <w:tcW w:w="3150" w:type="dxa"/>
          </w:tcPr>
          <w:p w14:paraId="0D289C8F" w14:textId="77777777" w:rsidR="00685190" w:rsidRPr="00A83AA9" w:rsidRDefault="00685190" w:rsidP="00566A60">
            <w:pPr>
              <w:pStyle w:val="Compact"/>
              <w:rPr>
                <w:sz w:val="24"/>
              </w:rPr>
            </w:pPr>
            <w:r w:rsidRPr="00A83AA9">
              <w:rPr>
                <w:sz w:val="24"/>
              </w:rPr>
              <w:t>core non-repeated</w:t>
            </w:r>
          </w:p>
        </w:tc>
        <w:tc>
          <w:tcPr>
            <w:tcW w:w="3150" w:type="dxa"/>
          </w:tcPr>
          <w:p w14:paraId="6A0ADEBB" w14:textId="77777777" w:rsidR="00685190" w:rsidRPr="00A83AA9" w:rsidRDefault="00685190" w:rsidP="00566A60">
            <w:pPr>
              <w:pStyle w:val="Compact"/>
              <w:rPr>
                <w:sz w:val="24"/>
              </w:rPr>
            </w:pPr>
            <w:r w:rsidRPr="00A83AA9">
              <w:rPr>
                <w:sz w:val="24"/>
              </w:rPr>
              <w:t>exposure</w:t>
            </w:r>
          </w:p>
        </w:tc>
      </w:tr>
      <w:tr w:rsidR="00685190" w14:paraId="19976E2D" w14:textId="77777777" w:rsidTr="00B25C46">
        <w:tc>
          <w:tcPr>
            <w:tcW w:w="3150" w:type="dxa"/>
          </w:tcPr>
          <w:p w14:paraId="78D5DD32" w14:textId="77777777" w:rsidR="00685190" w:rsidRPr="00A83AA9" w:rsidRDefault="00685190" w:rsidP="00566A60">
            <w:pPr>
              <w:pStyle w:val="Compact"/>
              <w:rPr>
                <w:sz w:val="24"/>
              </w:rPr>
            </w:pPr>
            <w:r w:rsidRPr="00A83AA9">
              <w:rPr>
                <w:sz w:val="24"/>
              </w:rPr>
              <w:t>lden_preg</w:t>
            </w:r>
          </w:p>
        </w:tc>
        <w:tc>
          <w:tcPr>
            <w:tcW w:w="3150" w:type="dxa"/>
          </w:tcPr>
          <w:p w14:paraId="3F93C592" w14:textId="77777777" w:rsidR="00685190" w:rsidRPr="00A83AA9" w:rsidRDefault="00685190" w:rsidP="00566A60">
            <w:pPr>
              <w:pStyle w:val="Compact"/>
              <w:rPr>
                <w:sz w:val="24"/>
              </w:rPr>
            </w:pPr>
            <w:r w:rsidRPr="00A83AA9">
              <w:rPr>
                <w:sz w:val="24"/>
              </w:rPr>
              <w:t>core non-repeated</w:t>
            </w:r>
          </w:p>
        </w:tc>
        <w:tc>
          <w:tcPr>
            <w:tcW w:w="3150" w:type="dxa"/>
          </w:tcPr>
          <w:p w14:paraId="230F3600" w14:textId="77777777" w:rsidR="00685190" w:rsidRPr="00A83AA9" w:rsidRDefault="00685190" w:rsidP="00566A60">
            <w:pPr>
              <w:pStyle w:val="Compact"/>
              <w:rPr>
                <w:sz w:val="24"/>
              </w:rPr>
            </w:pPr>
            <w:r w:rsidRPr="00A83AA9">
              <w:rPr>
                <w:sz w:val="24"/>
              </w:rPr>
              <w:t>exposure</w:t>
            </w:r>
          </w:p>
        </w:tc>
      </w:tr>
      <w:tr w:rsidR="00685190" w14:paraId="5A32141E" w14:textId="77777777" w:rsidTr="00B25C46">
        <w:tc>
          <w:tcPr>
            <w:tcW w:w="3150" w:type="dxa"/>
          </w:tcPr>
          <w:p w14:paraId="616A7575" w14:textId="77777777" w:rsidR="00685190" w:rsidRPr="00A83AA9" w:rsidRDefault="00685190" w:rsidP="00566A60">
            <w:pPr>
              <w:pStyle w:val="Compact"/>
              <w:rPr>
                <w:sz w:val="24"/>
              </w:rPr>
            </w:pPr>
            <w:r w:rsidRPr="00A83AA9">
              <w:rPr>
                <w:sz w:val="24"/>
              </w:rPr>
              <w:t>ndvi300_preg</w:t>
            </w:r>
          </w:p>
          <w:p w14:paraId="4C2903C9" w14:textId="77777777" w:rsidR="00685190" w:rsidRPr="00A83AA9" w:rsidRDefault="00685190" w:rsidP="00566A60">
            <w:pPr>
              <w:pStyle w:val="Compact"/>
              <w:rPr>
                <w:sz w:val="24"/>
              </w:rPr>
            </w:pPr>
          </w:p>
        </w:tc>
        <w:tc>
          <w:tcPr>
            <w:tcW w:w="3150" w:type="dxa"/>
          </w:tcPr>
          <w:p w14:paraId="5C8320A4" w14:textId="77777777" w:rsidR="00685190" w:rsidRPr="00A83AA9" w:rsidRDefault="00685190" w:rsidP="00566A60">
            <w:pPr>
              <w:pStyle w:val="Compact"/>
              <w:rPr>
                <w:sz w:val="24"/>
              </w:rPr>
            </w:pPr>
            <w:r w:rsidRPr="00A83AA9">
              <w:rPr>
                <w:sz w:val="24"/>
              </w:rPr>
              <w:t>core non-repeated</w:t>
            </w:r>
          </w:p>
        </w:tc>
        <w:tc>
          <w:tcPr>
            <w:tcW w:w="3150" w:type="dxa"/>
          </w:tcPr>
          <w:p w14:paraId="2D881FA0" w14:textId="77777777" w:rsidR="00685190" w:rsidRPr="00A83AA9" w:rsidRDefault="00685190" w:rsidP="00566A60">
            <w:pPr>
              <w:pStyle w:val="Compact"/>
              <w:rPr>
                <w:sz w:val="24"/>
              </w:rPr>
            </w:pPr>
            <w:r w:rsidRPr="00A83AA9">
              <w:rPr>
                <w:sz w:val="24"/>
              </w:rPr>
              <w:t>exposure</w:t>
            </w:r>
          </w:p>
        </w:tc>
      </w:tr>
      <w:tr w:rsidR="00685190" w14:paraId="3A4CAD3B" w14:textId="77777777" w:rsidTr="00B25C46">
        <w:tc>
          <w:tcPr>
            <w:tcW w:w="3150" w:type="dxa"/>
          </w:tcPr>
          <w:p w14:paraId="4E3A9851" w14:textId="77777777" w:rsidR="00685190" w:rsidRPr="00A83AA9" w:rsidRDefault="00685190" w:rsidP="00566A60">
            <w:pPr>
              <w:pStyle w:val="Compact"/>
              <w:rPr>
                <w:sz w:val="24"/>
              </w:rPr>
            </w:pPr>
            <w:r w:rsidRPr="00A83AA9">
              <w:rPr>
                <w:sz w:val="24"/>
              </w:rPr>
              <w:t xml:space="preserve">green_dist_preg, </w:t>
            </w:r>
          </w:p>
          <w:p w14:paraId="38F237F7" w14:textId="77777777" w:rsidR="00685190" w:rsidRPr="00A83AA9" w:rsidRDefault="00685190" w:rsidP="00566A60">
            <w:pPr>
              <w:pStyle w:val="Compact"/>
              <w:rPr>
                <w:sz w:val="24"/>
              </w:rPr>
            </w:pPr>
          </w:p>
        </w:tc>
        <w:tc>
          <w:tcPr>
            <w:tcW w:w="3150" w:type="dxa"/>
          </w:tcPr>
          <w:p w14:paraId="3F59BEB8" w14:textId="77777777" w:rsidR="00685190" w:rsidRPr="00A83AA9" w:rsidRDefault="00685190" w:rsidP="00566A60">
            <w:pPr>
              <w:pStyle w:val="Compact"/>
              <w:rPr>
                <w:sz w:val="24"/>
              </w:rPr>
            </w:pPr>
            <w:r w:rsidRPr="00A83AA9">
              <w:rPr>
                <w:sz w:val="24"/>
              </w:rPr>
              <w:t>core non-repeated</w:t>
            </w:r>
          </w:p>
        </w:tc>
        <w:tc>
          <w:tcPr>
            <w:tcW w:w="3150" w:type="dxa"/>
          </w:tcPr>
          <w:p w14:paraId="70F67753" w14:textId="77777777" w:rsidR="00685190" w:rsidRPr="00A83AA9" w:rsidRDefault="00685190" w:rsidP="00566A60">
            <w:pPr>
              <w:pStyle w:val="Compact"/>
              <w:rPr>
                <w:sz w:val="24"/>
              </w:rPr>
            </w:pPr>
            <w:r w:rsidRPr="00A83AA9">
              <w:rPr>
                <w:sz w:val="24"/>
              </w:rPr>
              <w:t>exposure</w:t>
            </w:r>
          </w:p>
        </w:tc>
      </w:tr>
      <w:tr w:rsidR="00685190" w14:paraId="5872D937" w14:textId="77777777" w:rsidTr="00B25C46">
        <w:tc>
          <w:tcPr>
            <w:tcW w:w="3150" w:type="dxa"/>
          </w:tcPr>
          <w:p w14:paraId="2A9E7080" w14:textId="77777777" w:rsidR="00685190" w:rsidRPr="00A83AA9" w:rsidRDefault="00685190" w:rsidP="00566A60">
            <w:pPr>
              <w:pStyle w:val="Compact"/>
              <w:rPr>
                <w:sz w:val="24"/>
              </w:rPr>
            </w:pPr>
            <w:r w:rsidRPr="00A83AA9">
              <w:rPr>
                <w:sz w:val="24"/>
              </w:rPr>
              <w:t xml:space="preserve">blue_dist_preg, </w:t>
            </w:r>
          </w:p>
        </w:tc>
        <w:tc>
          <w:tcPr>
            <w:tcW w:w="3150" w:type="dxa"/>
          </w:tcPr>
          <w:p w14:paraId="1B4E9D98" w14:textId="77777777" w:rsidR="00685190" w:rsidRPr="00A83AA9" w:rsidRDefault="00685190" w:rsidP="00566A60">
            <w:pPr>
              <w:pStyle w:val="Compact"/>
              <w:rPr>
                <w:sz w:val="24"/>
              </w:rPr>
            </w:pPr>
            <w:r w:rsidRPr="00A83AA9">
              <w:rPr>
                <w:sz w:val="24"/>
              </w:rPr>
              <w:t>core non-repeated</w:t>
            </w:r>
          </w:p>
        </w:tc>
        <w:tc>
          <w:tcPr>
            <w:tcW w:w="3150" w:type="dxa"/>
          </w:tcPr>
          <w:p w14:paraId="32008173" w14:textId="77777777" w:rsidR="00685190" w:rsidRPr="00A83AA9" w:rsidRDefault="00685190" w:rsidP="00566A60">
            <w:pPr>
              <w:pStyle w:val="Compact"/>
              <w:rPr>
                <w:sz w:val="24"/>
              </w:rPr>
            </w:pPr>
            <w:r w:rsidRPr="00A83AA9">
              <w:rPr>
                <w:sz w:val="24"/>
              </w:rPr>
              <w:t>exposure</w:t>
            </w:r>
          </w:p>
        </w:tc>
      </w:tr>
      <w:tr w:rsidR="00685190" w14:paraId="418CC19A" w14:textId="77777777" w:rsidTr="00B25C46">
        <w:tc>
          <w:tcPr>
            <w:tcW w:w="3150" w:type="dxa"/>
          </w:tcPr>
          <w:p w14:paraId="4903F4E9" w14:textId="77777777" w:rsidR="00685190" w:rsidRPr="00A83AA9" w:rsidRDefault="00685190" w:rsidP="003E7213">
            <w:pPr>
              <w:pStyle w:val="Compact"/>
              <w:rPr>
                <w:sz w:val="24"/>
              </w:rPr>
            </w:pPr>
            <w:r w:rsidRPr="00A83AA9">
              <w:rPr>
                <w:sz w:val="24"/>
              </w:rPr>
              <w:t>cohort_id</w:t>
            </w:r>
          </w:p>
        </w:tc>
        <w:tc>
          <w:tcPr>
            <w:tcW w:w="3150" w:type="dxa"/>
          </w:tcPr>
          <w:p w14:paraId="37D777FF" w14:textId="77777777" w:rsidR="00685190" w:rsidRPr="00A83AA9" w:rsidRDefault="00685190" w:rsidP="003E7213">
            <w:pPr>
              <w:pStyle w:val="Compact"/>
              <w:rPr>
                <w:sz w:val="24"/>
              </w:rPr>
            </w:pPr>
            <w:r w:rsidRPr="00A83AA9">
              <w:rPr>
                <w:sz w:val="24"/>
              </w:rPr>
              <w:t>core non-repeated</w:t>
            </w:r>
          </w:p>
        </w:tc>
        <w:tc>
          <w:tcPr>
            <w:tcW w:w="3150" w:type="dxa"/>
          </w:tcPr>
          <w:p w14:paraId="602333F2" w14:textId="77777777" w:rsidR="00685190" w:rsidRPr="00A83AA9" w:rsidRDefault="00685190" w:rsidP="003E7213">
            <w:pPr>
              <w:pStyle w:val="Compact"/>
              <w:rPr>
                <w:sz w:val="24"/>
              </w:rPr>
            </w:pPr>
            <w:r w:rsidRPr="00A83AA9">
              <w:rPr>
                <w:sz w:val="24"/>
              </w:rPr>
              <w:t>meta-data</w:t>
            </w:r>
          </w:p>
        </w:tc>
      </w:tr>
      <w:tr w:rsidR="00685190" w14:paraId="42F45C54" w14:textId="77777777" w:rsidTr="00B25C46">
        <w:tc>
          <w:tcPr>
            <w:tcW w:w="3150" w:type="dxa"/>
          </w:tcPr>
          <w:p w14:paraId="4FEBFFFE" w14:textId="77777777" w:rsidR="00685190" w:rsidRPr="00A83AA9" w:rsidRDefault="00685190" w:rsidP="00566A60">
            <w:pPr>
              <w:pStyle w:val="Compact"/>
              <w:rPr>
                <w:sz w:val="24"/>
              </w:rPr>
            </w:pPr>
            <w:r w:rsidRPr="00A83AA9">
              <w:rPr>
                <w:sz w:val="24"/>
              </w:rPr>
              <w:t>pnd</w:t>
            </w:r>
          </w:p>
        </w:tc>
        <w:tc>
          <w:tcPr>
            <w:tcW w:w="3150" w:type="dxa"/>
          </w:tcPr>
          <w:p w14:paraId="2BC8A551" w14:textId="77777777" w:rsidR="00685190" w:rsidRPr="00A83AA9" w:rsidRDefault="00685190" w:rsidP="00566A60">
            <w:pPr>
              <w:pStyle w:val="Compact"/>
              <w:rPr>
                <w:sz w:val="24"/>
              </w:rPr>
            </w:pPr>
            <w:r w:rsidRPr="00A83AA9">
              <w:rPr>
                <w:sz w:val="24"/>
              </w:rPr>
              <w:t>core non-repeated</w:t>
            </w:r>
          </w:p>
        </w:tc>
        <w:tc>
          <w:tcPr>
            <w:tcW w:w="3150" w:type="dxa"/>
          </w:tcPr>
          <w:p w14:paraId="4B7AD96F" w14:textId="77777777" w:rsidR="00685190" w:rsidRPr="00A83AA9" w:rsidRDefault="00685190" w:rsidP="00566A60">
            <w:pPr>
              <w:pStyle w:val="Compact"/>
              <w:rPr>
                <w:sz w:val="24"/>
              </w:rPr>
            </w:pPr>
            <w:r w:rsidRPr="00A83AA9">
              <w:rPr>
                <w:sz w:val="24"/>
              </w:rPr>
              <w:t>outcome</w:t>
            </w:r>
          </w:p>
        </w:tc>
      </w:tr>
      <w:tr w:rsidR="00685190" w14:paraId="1C4FD1F8" w14:textId="77777777" w:rsidTr="00B25C46">
        <w:tc>
          <w:tcPr>
            <w:tcW w:w="3150" w:type="dxa"/>
          </w:tcPr>
          <w:p w14:paraId="3386D6A9" w14:textId="77777777" w:rsidR="00685190" w:rsidRPr="00A83AA9" w:rsidRDefault="00685190" w:rsidP="003E7213">
            <w:pPr>
              <w:pStyle w:val="Compact"/>
              <w:rPr>
                <w:sz w:val="24"/>
              </w:rPr>
            </w:pPr>
            <w:r>
              <w:t>preg_dia</w:t>
            </w:r>
          </w:p>
        </w:tc>
        <w:tc>
          <w:tcPr>
            <w:tcW w:w="3150" w:type="dxa"/>
          </w:tcPr>
          <w:p w14:paraId="56E5EA8F" w14:textId="77777777" w:rsidR="00685190" w:rsidRPr="00A83AA9" w:rsidRDefault="00685190" w:rsidP="003E7213">
            <w:pPr>
              <w:pStyle w:val="Compact"/>
              <w:rPr>
                <w:sz w:val="24"/>
              </w:rPr>
            </w:pPr>
            <w:r w:rsidRPr="00A83AA9">
              <w:rPr>
                <w:sz w:val="24"/>
              </w:rPr>
              <w:t>core non-repeated</w:t>
            </w:r>
          </w:p>
        </w:tc>
        <w:tc>
          <w:tcPr>
            <w:tcW w:w="3150" w:type="dxa"/>
          </w:tcPr>
          <w:p w14:paraId="4D644FA2" w14:textId="77777777" w:rsidR="00685190" w:rsidRPr="00A83AA9" w:rsidRDefault="00685190" w:rsidP="003E7213">
            <w:pPr>
              <w:pStyle w:val="Compact"/>
              <w:rPr>
                <w:sz w:val="24"/>
              </w:rPr>
            </w:pPr>
            <w:r w:rsidRPr="00A83AA9">
              <w:rPr>
                <w:sz w:val="24"/>
              </w:rPr>
              <w:t>covariate</w:t>
            </w:r>
          </w:p>
        </w:tc>
      </w:tr>
      <w:tr w:rsidR="00685190" w14:paraId="29D8FFCB" w14:textId="77777777" w:rsidTr="00B25C46">
        <w:tc>
          <w:tcPr>
            <w:tcW w:w="3150" w:type="dxa"/>
          </w:tcPr>
          <w:p w14:paraId="3D36E1F3" w14:textId="77777777" w:rsidR="00685190" w:rsidRPr="00A83AA9" w:rsidRDefault="00685190" w:rsidP="00CC4922">
            <w:pPr>
              <w:pStyle w:val="Compact"/>
              <w:rPr>
                <w:sz w:val="24"/>
              </w:rPr>
            </w:pPr>
            <w:r>
              <w:t>preg_ht</w:t>
            </w:r>
          </w:p>
        </w:tc>
        <w:tc>
          <w:tcPr>
            <w:tcW w:w="3150" w:type="dxa"/>
          </w:tcPr>
          <w:p w14:paraId="7D86EC5C" w14:textId="77777777" w:rsidR="00685190" w:rsidRPr="00A83AA9" w:rsidRDefault="00685190" w:rsidP="00CC4922">
            <w:pPr>
              <w:pStyle w:val="Compact"/>
              <w:rPr>
                <w:sz w:val="24"/>
              </w:rPr>
            </w:pPr>
            <w:r w:rsidRPr="00A83AA9">
              <w:rPr>
                <w:sz w:val="24"/>
              </w:rPr>
              <w:t>core non-repeated</w:t>
            </w:r>
          </w:p>
        </w:tc>
        <w:tc>
          <w:tcPr>
            <w:tcW w:w="3150" w:type="dxa"/>
          </w:tcPr>
          <w:p w14:paraId="3C267165" w14:textId="77777777" w:rsidR="00685190" w:rsidRPr="00A83AA9" w:rsidRDefault="00685190" w:rsidP="00CC4922">
            <w:pPr>
              <w:pStyle w:val="Compact"/>
              <w:rPr>
                <w:sz w:val="24"/>
              </w:rPr>
            </w:pPr>
            <w:r w:rsidRPr="00A83AA9">
              <w:rPr>
                <w:sz w:val="24"/>
              </w:rPr>
              <w:t>covariate</w:t>
            </w:r>
          </w:p>
        </w:tc>
      </w:tr>
      <w:tr w:rsidR="00685190" w14:paraId="74AD70C2" w14:textId="77777777" w:rsidTr="00B25C46">
        <w:tc>
          <w:tcPr>
            <w:tcW w:w="3150" w:type="dxa"/>
          </w:tcPr>
          <w:p w14:paraId="04D9C8E5" w14:textId="77777777" w:rsidR="00685190" w:rsidRDefault="00685190" w:rsidP="00A40B5F">
            <w:pPr>
              <w:pStyle w:val="Compact"/>
            </w:pPr>
            <w:r>
              <w:rPr>
                <w:sz w:val="24"/>
              </w:rPr>
              <w:lastRenderedPageBreak/>
              <w:t>ga_bj</w:t>
            </w:r>
          </w:p>
        </w:tc>
        <w:tc>
          <w:tcPr>
            <w:tcW w:w="3150" w:type="dxa"/>
          </w:tcPr>
          <w:p w14:paraId="31FCAADF" w14:textId="77777777" w:rsidR="00685190" w:rsidRPr="00A83AA9" w:rsidRDefault="00685190" w:rsidP="00A40B5F">
            <w:pPr>
              <w:pStyle w:val="Compact"/>
              <w:rPr>
                <w:sz w:val="24"/>
              </w:rPr>
            </w:pPr>
            <w:r w:rsidRPr="00A83AA9">
              <w:rPr>
                <w:sz w:val="24"/>
              </w:rPr>
              <w:t xml:space="preserve">core non-repeated </w:t>
            </w:r>
          </w:p>
        </w:tc>
        <w:tc>
          <w:tcPr>
            <w:tcW w:w="3150" w:type="dxa"/>
          </w:tcPr>
          <w:p w14:paraId="4533F0E6" w14:textId="77777777" w:rsidR="00685190" w:rsidRPr="00A83AA9" w:rsidRDefault="00685190" w:rsidP="00A40B5F">
            <w:pPr>
              <w:pStyle w:val="Compact"/>
              <w:rPr>
                <w:sz w:val="24"/>
              </w:rPr>
            </w:pPr>
            <w:r w:rsidRPr="00A83AA9">
              <w:rPr>
                <w:sz w:val="24"/>
              </w:rPr>
              <w:t>covariate</w:t>
            </w:r>
          </w:p>
        </w:tc>
      </w:tr>
      <w:tr w:rsidR="00685190" w14:paraId="48AFD163" w14:textId="77777777" w:rsidTr="00B25C46">
        <w:tc>
          <w:tcPr>
            <w:tcW w:w="3150" w:type="dxa"/>
          </w:tcPr>
          <w:p w14:paraId="3CCBAE13" w14:textId="77777777" w:rsidR="00685190" w:rsidRDefault="00685190" w:rsidP="00685190">
            <w:pPr>
              <w:pStyle w:val="Compact"/>
            </w:pPr>
            <w:r w:rsidRPr="00685190">
              <w:t>prepreg_dep</w:t>
            </w:r>
          </w:p>
        </w:tc>
        <w:tc>
          <w:tcPr>
            <w:tcW w:w="3150" w:type="dxa"/>
          </w:tcPr>
          <w:p w14:paraId="6CE1E272" w14:textId="77777777" w:rsidR="00685190" w:rsidRPr="00A83AA9" w:rsidRDefault="00685190" w:rsidP="00685190">
            <w:pPr>
              <w:pStyle w:val="Compact"/>
              <w:rPr>
                <w:sz w:val="24"/>
              </w:rPr>
            </w:pPr>
            <w:r w:rsidRPr="00A83AA9">
              <w:rPr>
                <w:sz w:val="24"/>
              </w:rPr>
              <w:t xml:space="preserve">core non-repeated </w:t>
            </w:r>
          </w:p>
        </w:tc>
        <w:tc>
          <w:tcPr>
            <w:tcW w:w="3150" w:type="dxa"/>
          </w:tcPr>
          <w:p w14:paraId="30B91D8F" w14:textId="77777777" w:rsidR="00685190" w:rsidRPr="00A83AA9" w:rsidRDefault="00685190" w:rsidP="00685190">
            <w:pPr>
              <w:pStyle w:val="Compact"/>
              <w:rPr>
                <w:sz w:val="24"/>
              </w:rPr>
            </w:pPr>
            <w:r w:rsidRPr="00A83AA9">
              <w:rPr>
                <w:sz w:val="24"/>
              </w:rPr>
              <w:t>covariate</w:t>
            </w:r>
          </w:p>
        </w:tc>
      </w:tr>
      <w:tr w:rsidR="00685190" w14:paraId="5825C490" w14:textId="77777777" w:rsidTr="00B25C46">
        <w:tc>
          <w:tcPr>
            <w:tcW w:w="3150" w:type="dxa"/>
          </w:tcPr>
          <w:p w14:paraId="1C00A606" w14:textId="77777777" w:rsidR="00685190" w:rsidRPr="00A83AA9" w:rsidRDefault="00685190" w:rsidP="003E7213">
            <w:pPr>
              <w:pStyle w:val="Compact"/>
              <w:rPr>
                <w:sz w:val="24"/>
              </w:rPr>
            </w:pPr>
            <w:r w:rsidRPr="00A83AA9">
              <w:rPr>
                <w:sz w:val="24"/>
              </w:rPr>
              <w:t>child_id</w:t>
            </w:r>
          </w:p>
        </w:tc>
        <w:tc>
          <w:tcPr>
            <w:tcW w:w="3150" w:type="dxa"/>
          </w:tcPr>
          <w:p w14:paraId="5FEDEC99" w14:textId="77777777" w:rsidR="00685190" w:rsidRPr="00A83AA9" w:rsidRDefault="00685190" w:rsidP="003E7213">
            <w:pPr>
              <w:pStyle w:val="Compact"/>
              <w:rPr>
                <w:sz w:val="24"/>
              </w:rPr>
            </w:pPr>
            <w:r w:rsidRPr="00A83AA9">
              <w:rPr>
                <w:sz w:val="24"/>
              </w:rPr>
              <w:t>core non-repeated, core yearly repeated</w:t>
            </w:r>
          </w:p>
        </w:tc>
        <w:tc>
          <w:tcPr>
            <w:tcW w:w="3150" w:type="dxa"/>
          </w:tcPr>
          <w:p w14:paraId="459AA12B" w14:textId="77777777" w:rsidR="00685190" w:rsidRPr="00A83AA9" w:rsidRDefault="00685190" w:rsidP="003E7213">
            <w:pPr>
              <w:pStyle w:val="Compact"/>
              <w:rPr>
                <w:sz w:val="24"/>
              </w:rPr>
            </w:pPr>
            <w:r w:rsidRPr="00A83AA9">
              <w:rPr>
                <w:sz w:val="24"/>
              </w:rPr>
              <w:t>meta-data</w:t>
            </w:r>
          </w:p>
        </w:tc>
      </w:tr>
      <w:tr w:rsidR="00685190" w14:paraId="4BE8B1D8" w14:textId="77777777" w:rsidTr="00B25C46">
        <w:tc>
          <w:tcPr>
            <w:tcW w:w="3150" w:type="dxa"/>
          </w:tcPr>
          <w:p w14:paraId="3BF2AF44" w14:textId="77777777" w:rsidR="00685190" w:rsidRPr="00A83AA9" w:rsidRDefault="00685190" w:rsidP="00566A60">
            <w:pPr>
              <w:pStyle w:val="Compact"/>
              <w:rPr>
                <w:sz w:val="24"/>
              </w:rPr>
            </w:pPr>
            <w:r w:rsidRPr="00A83AA9">
              <w:rPr>
                <w:sz w:val="24"/>
              </w:rPr>
              <w:t>edu_m_</w:t>
            </w:r>
          </w:p>
        </w:tc>
        <w:tc>
          <w:tcPr>
            <w:tcW w:w="3150" w:type="dxa"/>
          </w:tcPr>
          <w:p w14:paraId="683A8D35" w14:textId="77777777" w:rsidR="00685190" w:rsidRPr="00A83AA9" w:rsidRDefault="00685190" w:rsidP="00566A60">
            <w:pPr>
              <w:pStyle w:val="Compact"/>
              <w:rPr>
                <w:sz w:val="24"/>
              </w:rPr>
            </w:pPr>
            <w:r w:rsidRPr="00A83AA9">
              <w:rPr>
                <w:sz w:val="24"/>
              </w:rPr>
              <w:t>core yearly repeated</w:t>
            </w:r>
          </w:p>
        </w:tc>
        <w:tc>
          <w:tcPr>
            <w:tcW w:w="3150" w:type="dxa"/>
          </w:tcPr>
          <w:p w14:paraId="29480B5D" w14:textId="77777777" w:rsidR="00685190" w:rsidRPr="00A83AA9" w:rsidRDefault="00685190" w:rsidP="00566A60">
            <w:pPr>
              <w:pStyle w:val="Compact"/>
              <w:rPr>
                <w:sz w:val="24"/>
              </w:rPr>
            </w:pPr>
            <w:r w:rsidRPr="00A83AA9">
              <w:rPr>
                <w:sz w:val="24"/>
              </w:rPr>
              <w:t>covariate</w:t>
            </w:r>
          </w:p>
        </w:tc>
      </w:tr>
      <w:tr w:rsidR="00685190" w14:paraId="4718B926" w14:textId="77777777" w:rsidTr="00B25C46">
        <w:tc>
          <w:tcPr>
            <w:tcW w:w="3150" w:type="dxa"/>
          </w:tcPr>
          <w:p w14:paraId="38FB9B1D" w14:textId="77777777" w:rsidR="00685190" w:rsidRPr="00A83AA9" w:rsidRDefault="00685190" w:rsidP="00566A60">
            <w:pPr>
              <w:pStyle w:val="Compact"/>
              <w:rPr>
                <w:sz w:val="24"/>
              </w:rPr>
            </w:pPr>
            <w:r w:rsidRPr="00A83AA9">
              <w:rPr>
                <w:sz w:val="24"/>
              </w:rPr>
              <w:t>area_ses_tert_</w:t>
            </w:r>
          </w:p>
        </w:tc>
        <w:tc>
          <w:tcPr>
            <w:tcW w:w="3150" w:type="dxa"/>
          </w:tcPr>
          <w:p w14:paraId="277A73BD" w14:textId="77777777" w:rsidR="00685190" w:rsidRPr="00A83AA9" w:rsidRDefault="00685190" w:rsidP="00566A60">
            <w:pPr>
              <w:pStyle w:val="Compact"/>
              <w:rPr>
                <w:sz w:val="24"/>
              </w:rPr>
            </w:pPr>
            <w:r w:rsidRPr="00A83AA9">
              <w:rPr>
                <w:sz w:val="24"/>
              </w:rPr>
              <w:t>core yearly repeated</w:t>
            </w:r>
          </w:p>
        </w:tc>
        <w:tc>
          <w:tcPr>
            <w:tcW w:w="3150" w:type="dxa"/>
          </w:tcPr>
          <w:p w14:paraId="1FB6E916" w14:textId="77777777" w:rsidR="00685190" w:rsidRPr="00A83AA9" w:rsidRDefault="00685190" w:rsidP="00566A60">
            <w:pPr>
              <w:pStyle w:val="Compact"/>
              <w:rPr>
                <w:sz w:val="24"/>
              </w:rPr>
            </w:pPr>
            <w:r w:rsidRPr="00A83AA9">
              <w:rPr>
                <w:sz w:val="24"/>
              </w:rPr>
              <w:t>covariate</w:t>
            </w:r>
          </w:p>
        </w:tc>
      </w:tr>
      <w:tr w:rsidR="00685190" w14:paraId="46070E82" w14:textId="77777777" w:rsidTr="00B25C46">
        <w:tc>
          <w:tcPr>
            <w:tcW w:w="3150" w:type="dxa"/>
          </w:tcPr>
          <w:p w14:paraId="1A83BD93" w14:textId="77777777" w:rsidR="00685190" w:rsidRPr="00A83AA9" w:rsidRDefault="00685190" w:rsidP="00566A60">
            <w:pPr>
              <w:pStyle w:val="Compact"/>
              <w:rPr>
                <w:sz w:val="24"/>
              </w:rPr>
            </w:pPr>
            <w:r w:rsidRPr="00A83AA9">
              <w:rPr>
                <w:sz w:val="24"/>
              </w:rPr>
              <w:t>area_ses_quint_</w:t>
            </w:r>
          </w:p>
        </w:tc>
        <w:tc>
          <w:tcPr>
            <w:tcW w:w="3150" w:type="dxa"/>
          </w:tcPr>
          <w:p w14:paraId="4B0C70EA" w14:textId="77777777" w:rsidR="00685190" w:rsidRPr="00A83AA9" w:rsidRDefault="00685190" w:rsidP="00566A60">
            <w:pPr>
              <w:pStyle w:val="Compact"/>
              <w:rPr>
                <w:sz w:val="24"/>
              </w:rPr>
            </w:pPr>
            <w:r w:rsidRPr="00A83AA9">
              <w:rPr>
                <w:sz w:val="24"/>
              </w:rPr>
              <w:t>core yearly repeated</w:t>
            </w:r>
          </w:p>
        </w:tc>
        <w:tc>
          <w:tcPr>
            <w:tcW w:w="3150" w:type="dxa"/>
          </w:tcPr>
          <w:p w14:paraId="3754A9E9" w14:textId="77777777" w:rsidR="00685190" w:rsidRPr="00A83AA9" w:rsidRDefault="00685190" w:rsidP="00566A60">
            <w:pPr>
              <w:pStyle w:val="Compact"/>
              <w:rPr>
                <w:sz w:val="24"/>
              </w:rPr>
            </w:pPr>
            <w:r w:rsidRPr="00A83AA9">
              <w:rPr>
                <w:sz w:val="24"/>
              </w:rPr>
              <w:t>covariate</w:t>
            </w:r>
          </w:p>
        </w:tc>
      </w:tr>
      <w:tr w:rsidR="00685190" w14:paraId="692F3417" w14:textId="77777777" w:rsidTr="00B25C46">
        <w:tc>
          <w:tcPr>
            <w:tcW w:w="3150" w:type="dxa"/>
          </w:tcPr>
          <w:p w14:paraId="17C47A47" w14:textId="77777777" w:rsidR="00685190" w:rsidRPr="00A83AA9" w:rsidRDefault="00685190" w:rsidP="004F7121">
            <w:pPr>
              <w:pStyle w:val="Compact"/>
              <w:rPr>
                <w:sz w:val="24"/>
              </w:rPr>
            </w:pPr>
            <w:r w:rsidRPr="00A83AA9">
              <w:rPr>
                <w:sz w:val="24"/>
              </w:rPr>
              <w:t>fam_split_up_</w:t>
            </w:r>
          </w:p>
        </w:tc>
        <w:tc>
          <w:tcPr>
            <w:tcW w:w="3150" w:type="dxa"/>
          </w:tcPr>
          <w:p w14:paraId="6793C298" w14:textId="77777777" w:rsidR="00685190" w:rsidRPr="00A83AA9" w:rsidRDefault="00685190" w:rsidP="004F7121">
            <w:pPr>
              <w:pStyle w:val="Compact"/>
              <w:rPr>
                <w:sz w:val="24"/>
              </w:rPr>
            </w:pPr>
            <w:r w:rsidRPr="00A83AA9">
              <w:rPr>
                <w:sz w:val="24"/>
              </w:rPr>
              <w:t>core yearly repeated</w:t>
            </w:r>
          </w:p>
        </w:tc>
        <w:tc>
          <w:tcPr>
            <w:tcW w:w="3150" w:type="dxa"/>
          </w:tcPr>
          <w:p w14:paraId="2A9D2207" w14:textId="77777777" w:rsidR="00685190" w:rsidRPr="00A83AA9" w:rsidRDefault="00685190" w:rsidP="004F7121">
            <w:pPr>
              <w:pStyle w:val="Compact"/>
              <w:rPr>
                <w:sz w:val="24"/>
              </w:rPr>
            </w:pPr>
            <w:r w:rsidRPr="00A83AA9">
              <w:rPr>
                <w:sz w:val="24"/>
              </w:rPr>
              <w:t>covariate</w:t>
            </w:r>
          </w:p>
        </w:tc>
      </w:tr>
      <w:tr w:rsidR="00685190" w14:paraId="31055431" w14:textId="77777777" w:rsidTr="00B25C46">
        <w:tc>
          <w:tcPr>
            <w:tcW w:w="3150" w:type="dxa"/>
          </w:tcPr>
          <w:p w14:paraId="52EE567B" w14:textId="77777777" w:rsidR="00685190" w:rsidRPr="00A83AA9" w:rsidRDefault="00685190" w:rsidP="00566A60">
            <w:pPr>
              <w:pStyle w:val="Compact"/>
              <w:rPr>
                <w:sz w:val="24"/>
              </w:rPr>
            </w:pPr>
            <w:r w:rsidRPr="00A83AA9">
              <w:rPr>
                <w:sz w:val="24"/>
              </w:rPr>
              <w:t>no2_</w:t>
            </w:r>
          </w:p>
        </w:tc>
        <w:tc>
          <w:tcPr>
            <w:tcW w:w="3150" w:type="dxa"/>
          </w:tcPr>
          <w:p w14:paraId="1C789DC1" w14:textId="77777777" w:rsidR="00685190" w:rsidRPr="00A83AA9" w:rsidRDefault="00685190" w:rsidP="00566A60">
            <w:pPr>
              <w:pStyle w:val="Compact"/>
              <w:rPr>
                <w:sz w:val="24"/>
              </w:rPr>
            </w:pPr>
            <w:r w:rsidRPr="00A83AA9">
              <w:rPr>
                <w:sz w:val="24"/>
              </w:rPr>
              <w:t>core yearly repeated</w:t>
            </w:r>
          </w:p>
        </w:tc>
        <w:tc>
          <w:tcPr>
            <w:tcW w:w="3150" w:type="dxa"/>
          </w:tcPr>
          <w:p w14:paraId="5A48AC42" w14:textId="77777777" w:rsidR="00685190" w:rsidRPr="00A83AA9" w:rsidRDefault="00685190" w:rsidP="00566A60">
            <w:pPr>
              <w:pStyle w:val="Compact"/>
              <w:rPr>
                <w:sz w:val="24"/>
              </w:rPr>
            </w:pPr>
            <w:r w:rsidRPr="00A83AA9">
              <w:rPr>
                <w:sz w:val="24"/>
              </w:rPr>
              <w:t>exposure</w:t>
            </w:r>
          </w:p>
        </w:tc>
      </w:tr>
      <w:tr w:rsidR="00685190" w14:paraId="17A3BB37" w14:textId="77777777" w:rsidTr="00B25C46">
        <w:tc>
          <w:tcPr>
            <w:tcW w:w="3150" w:type="dxa"/>
          </w:tcPr>
          <w:p w14:paraId="347BAB13" w14:textId="77777777" w:rsidR="00685190" w:rsidRPr="00A83AA9" w:rsidRDefault="00685190" w:rsidP="00566A60">
            <w:pPr>
              <w:pStyle w:val="Compact"/>
              <w:rPr>
                <w:sz w:val="24"/>
              </w:rPr>
            </w:pPr>
            <w:r w:rsidRPr="00A83AA9">
              <w:rPr>
                <w:sz w:val="24"/>
              </w:rPr>
              <w:t>pm25_</w:t>
            </w:r>
          </w:p>
        </w:tc>
        <w:tc>
          <w:tcPr>
            <w:tcW w:w="3150" w:type="dxa"/>
          </w:tcPr>
          <w:p w14:paraId="075ED87D" w14:textId="77777777" w:rsidR="00685190" w:rsidRPr="00A83AA9" w:rsidRDefault="00685190" w:rsidP="00566A60">
            <w:pPr>
              <w:pStyle w:val="Compact"/>
              <w:rPr>
                <w:sz w:val="24"/>
              </w:rPr>
            </w:pPr>
            <w:r w:rsidRPr="00A83AA9">
              <w:rPr>
                <w:sz w:val="24"/>
              </w:rPr>
              <w:t>core yearly repeated</w:t>
            </w:r>
          </w:p>
        </w:tc>
        <w:tc>
          <w:tcPr>
            <w:tcW w:w="3150" w:type="dxa"/>
          </w:tcPr>
          <w:p w14:paraId="5CA3EC0E" w14:textId="77777777" w:rsidR="00685190" w:rsidRPr="00A83AA9" w:rsidRDefault="00685190" w:rsidP="00566A60">
            <w:pPr>
              <w:pStyle w:val="Compact"/>
              <w:rPr>
                <w:sz w:val="24"/>
              </w:rPr>
            </w:pPr>
            <w:r w:rsidRPr="00A83AA9">
              <w:rPr>
                <w:sz w:val="24"/>
              </w:rPr>
              <w:t>exposure</w:t>
            </w:r>
          </w:p>
        </w:tc>
      </w:tr>
      <w:tr w:rsidR="00685190" w14:paraId="13845193" w14:textId="77777777" w:rsidTr="00B25C46">
        <w:tc>
          <w:tcPr>
            <w:tcW w:w="3150" w:type="dxa"/>
          </w:tcPr>
          <w:p w14:paraId="7F51F68E" w14:textId="77777777" w:rsidR="00685190" w:rsidRPr="00A83AA9" w:rsidRDefault="00685190" w:rsidP="00566A60">
            <w:pPr>
              <w:pStyle w:val="Compact"/>
              <w:rPr>
                <w:sz w:val="24"/>
              </w:rPr>
            </w:pPr>
            <w:r w:rsidRPr="00A83AA9">
              <w:rPr>
                <w:sz w:val="24"/>
              </w:rPr>
              <w:t>lden_</w:t>
            </w:r>
          </w:p>
        </w:tc>
        <w:tc>
          <w:tcPr>
            <w:tcW w:w="3150" w:type="dxa"/>
          </w:tcPr>
          <w:p w14:paraId="066CB407" w14:textId="77777777" w:rsidR="00685190" w:rsidRPr="00A83AA9" w:rsidRDefault="00685190" w:rsidP="00566A60">
            <w:pPr>
              <w:pStyle w:val="Compact"/>
              <w:rPr>
                <w:sz w:val="24"/>
              </w:rPr>
            </w:pPr>
            <w:r w:rsidRPr="00A83AA9">
              <w:rPr>
                <w:sz w:val="24"/>
              </w:rPr>
              <w:t>core yearly repeated</w:t>
            </w:r>
          </w:p>
        </w:tc>
        <w:tc>
          <w:tcPr>
            <w:tcW w:w="3150" w:type="dxa"/>
          </w:tcPr>
          <w:p w14:paraId="13432F90" w14:textId="77777777" w:rsidR="00685190" w:rsidRPr="00A83AA9" w:rsidRDefault="00685190" w:rsidP="00566A60">
            <w:pPr>
              <w:pStyle w:val="Compact"/>
              <w:rPr>
                <w:sz w:val="24"/>
              </w:rPr>
            </w:pPr>
            <w:r w:rsidRPr="00A83AA9">
              <w:rPr>
                <w:sz w:val="24"/>
              </w:rPr>
              <w:t>exposure</w:t>
            </w:r>
          </w:p>
        </w:tc>
      </w:tr>
      <w:tr w:rsidR="00685190" w14:paraId="4EE2393A" w14:textId="77777777" w:rsidTr="00B25C46">
        <w:tc>
          <w:tcPr>
            <w:tcW w:w="3150" w:type="dxa"/>
          </w:tcPr>
          <w:p w14:paraId="563A38F6" w14:textId="77777777" w:rsidR="00685190" w:rsidRPr="00A83AA9" w:rsidRDefault="00685190" w:rsidP="00566A60">
            <w:pPr>
              <w:pStyle w:val="Compact"/>
              <w:rPr>
                <w:sz w:val="24"/>
              </w:rPr>
            </w:pPr>
            <w:r w:rsidRPr="00A83AA9">
              <w:rPr>
                <w:sz w:val="24"/>
              </w:rPr>
              <w:t>ndvi300_</w:t>
            </w:r>
          </w:p>
        </w:tc>
        <w:tc>
          <w:tcPr>
            <w:tcW w:w="3150" w:type="dxa"/>
          </w:tcPr>
          <w:p w14:paraId="12A816ED" w14:textId="77777777" w:rsidR="00685190" w:rsidRPr="00A83AA9" w:rsidRDefault="00685190" w:rsidP="00566A60">
            <w:pPr>
              <w:pStyle w:val="Compact"/>
              <w:rPr>
                <w:sz w:val="24"/>
              </w:rPr>
            </w:pPr>
            <w:r w:rsidRPr="00A83AA9">
              <w:rPr>
                <w:sz w:val="24"/>
              </w:rPr>
              <w:t>core yearly repeated</w:t>
            </w:r>
          </w:p>
        </w:tc>
        <w:tc>
          <w:tcPr>
            <w:tcW w:w="3150" w:type="dxa"/>
          </w:tcPr>
          <w:p w14:paraId="5584489B" w14:textId="77777777" w:rsidR="00685190" w:rsidRPr="00A83AA9" w:rsidRDefault="00685190" w:rsidP="00566A60">
            <w:pPr>
              <w:pStyle w:val="Compact"/>
              <w:rPr>
                <w:sz w:val="24"/>
              </w:rPr>
            </w:pPr>
            <w:r w:rsidRPr="00A83AA9">
              <w:rPr>
                <w:sz w:val="24"/>
              </w:rPr>
              <w:t>exposure</w:t>
            </w:r>
          </w:p>
        </w:tc>
      </w:tr>
      <w:tr w:rsidR="00685190" w14:paraId="3279E455" w14:textId="77777777" w:rsidTr="00B25C46">
        <w:tc>
          <w:tcPr>
            <w:tcW w:w="3150" w:type="dxa"/>
          </w:tcPr>
          <w:p w14:paraId="57BA3485" w14:textId="77777777" w:rsidR="00685190" w:rsidRPr="00A83AA9" w:rsidRDefault="00685190" w:rsidP="00566A60">
            <w:pPr>
              <w:pStyle w:val="Compact"/>
              <w:rPr>
                <w:sz w:val="24"/>
              </w:rPr>
            </w:pPr>
            <w:r w:rsidRPr="00A83AA9">
              <w:rPr>
                <w:sz w:val="24"/>
              </w:rPr>
              <w:t>green_dist_</w:t>
            </w:r>
          </w:p>
        </w:tc>
        <w:tc>
          <w:tcPr>
            <w:tcW w:w="3150" w:type="dxa"/>
          </w:tcPr>
          <w:p w14:paraId="1D7DB2FA" w14:textId="77777777" w:rsidR="00685190" w:rsidRPr="00A83AA9" w:rsidRDefault="00685190" w:rsidP="00566A60">
            <w:pPr>
              <w:pStyle w:val="Compact"/>
              <w:rPr>
                <w:sz w:val="24"/>
              </w:rPr>
            </w:pPr>
            <w:r w:rsidRPr="00A83AA9">
              <w:rPr>
                <w:sz w:val="24"/>
              </w:rPr>
              <w:t>core yearly repeated</w:t>
            </w:r>
          </w:p>
        </w:tc>
        <w:tc>
          <w:tcPr>
            <w:tcW w:w="3150" w:type="dxa"/>
          </w:tcPr>
          <w:p w14:paraId="7A47E06E" w14:textId="77777777" w:rsidR="00685190" w:rsidRPr="00A83AA9" w:rsidRDefault="00685190" w:rsidP="00566A60">
            <w:pPr>
              <w:pStyle w:val="Compact"/>
              <w:rPr>
                <w:sz w:val="24"/>
              </w:rPr>
            </w:pPr>
            <w:r w:rsidRPr="00A83AA9">
              <w:rPr>
                <w:sz w:val="24"/>
              </w:rPr>
              <w:t>exposure</w:t>
            </w:r>
          </w:p>
        </w:tc>
      </w:tr>
      <w:tr w:rsidR="00685190" w14:paraId="3A21A648" w14:textId="77777777" w:rsidTr="00B25C46">
        <w:tc>
          <w:tcPr>
            <w:tcW w:w="3150" w:type="dxa"/>
          </w:tcPr>
          <w:p w14:paraId="09395AD6" w14:textId="77777777" w:rsidR="00685190" w:rsidRPr="00A83AA9" w:rsidRDefault="00685190" w:rsidP="00566A60">
            <w:pPr>
              <w:pStyle w:val="Compact"/>
              <w:rPr>
                <w:sz w:val="24"/>
              </w:rPr>
            </w:pPr>
            <w:r w:rsidRPr="00A83AA9">
              <w:rPr>
                <w:sz w:val="24"/>
              </w:rPr>
              <w:t>blue_dist_</w:t>
            </w:r>
          </w:p>
        </w:tc>
        <w:tc>
          <w:tcPr>
            <w:tcW w:w="3150" w:type="dxa"/>
          </w:tcPr>
          <w:p w14:paraId="785E81EE" w14:textId="77777777" w:rsidR="00685190" w:rsidRPr="00A83AA9" w:rsidRDefault="00685190" w:rsidP="00566A60">
            <w:pPr>
              <w:pStyle w:val="Compact"/>
              <w:rPr>
                <w:sz w:val="24"/>
              </w:rPr>
            </w:pPr>
            <w:r w:rsidRPr="00A83AA9">
              <w:rPr>
                <w:sz w:val="24"/>
              </w:rPr>
              <w:t>core yearly repeated</w:t>
            </w:r>
          </w:p>
        </w:tc>
        <w:tc>
          <w:tcPr>
            <w:tcW w:w="3150" w:type="dxa"/>
          </w:tcPr>
          <w:p w14:paraId="5CAB7E85" w14:textId="77777777" w:rsidR="00685190" w:rsidRPr="00A83AA9" w:rsidRDefault="00685190" w:rsidP="00566A60">
            <w:pPr>
              <w:pStyle w:val="Compact"/>
              <w:rPr>
                <w:sz w:val="24"/>
              </w:rPr>
            </w:pPr>
            <w:r w:rsidRPr="00A83AA9">
              <w:rPr>
                <w:sz w:val="24"/>
              </w:rPr>
              <w:t>exposure</w:t>
            </w:r>
          </w:p>
        </w:tc>
      </w:tr>
      <w:tr w:rsidR="00685190" w14:paraId="053A5A2D" w14:textId="77777777" w:rsidTr="00B25C46">
        <w:tc>
          <w:tcPr>
            <w:tcW w:w="3150" w:type="dxa"/>
          </w:tcPr>
          <w:p w14:paraId="37F4FC90" w14:textId="77777777" w:rsidR="00685190" w:rsidRPr="00A83AA9" w:rsidRDefault="00685190" w:rsidP="003E7213">
            <w:pPr>
              <w:pStyle w:val="Compact"/>
              <w:rPr>
                <w:sz w:val="24"/>
              </w:rPr>
            </w:pPr>
            <w:r w:rsidRPr="00A83AA9">
              <w:rPr>
                <w:sz w:val="24"/>
              </w:rPr>
              <w:t>age_years</w:t>
            </w:r>
          </w:p>
        </w:tc>
        <w:tc>
          <w:tcPr>
            <w:tcW w:w="3150" w:type="dxa"/>
          </w:tcPr>
          <w:p w14:paraId="4C89E313" w14:textId="77777777" w:rsidR="00685190" w:rsidRPr="00A83AA9" w:rsidRDefault="00685190" w:rsidP="003E7213">
            <w:pPr>
              <w:pStyle w:val="Compact"/>
              <w:rPr>
                <w:sz w:val="24"/>
              </w:rPr>
            </w:pPr>
            <w:r w:rsidRPr="00A83AA9">
              <w:rPr>
                <w:sz w:val="24"/>
              </w:rPr>
              <w:t>core yearly repeated</w:t>
            </w:r>
          </w:p>
        </w:tc>
        <w:tc>
          <w:tcPr>
            <w:tcW w:w="3150" w:type="dxa"/>
          </w:tcPr>
          <w:p w14:paraId="60D923AC" w14:textId="77777777" w:rsidR="00685190" w:rsidRPr="00A83AA9" w:rsidRDefault="00685190" w:rsidP="003E7213">
            <w:pPr>
              <w:pStyle w:val="Compact"/>
              <w:rPr>
                <w:sz w:val="24"/>
              </w:rPr>
            </w:pPr>
            <w:r w:rsidRPr="00A83AA9">
              <w:rPr>
                <w:sz w:val="24"/>
              </w:rPr>
              <w:t>meta-data</w:t>
            </w:r>
          </w:p>
        </w:tc>
      </w:tr>
      <w:tr w:rsidR="00685190" w14:paraId="35D7F67B" w14:textId="77777777" w:rsidTr="00B25C46">
        <w:tc>
          <w:tcPr>
            <w:tcW w:w="3150" w:type="dxa"/>
          </w:tcPr>
          <w:p w14:paraId="2AA217E9" w14:textId="77777777" w:rsidR="00685190" w:rsidRPr="00A83AA9" w:rsidRDefault="00685190" w:rsidP="003E7213">
            <w:pPr>
              <w:pStyle w:val="Compact"/>
              <w:rPr>
                <w:sz w:val="24"/>
              </w:rPr>
            </w:pPr>
            <w:r w:rsidRPr="00A83AA9">
              <w:rPr>
                <w:sz w:val="24"/>
              </w:rPr>
              <w:t>age_months</w:t>
            </w:r>
          </w:p>
        </w:tc>
        <w:tc>
          <w:tcPr>
            <w:tcW w:w="3150" w:type="dxa"/>
          </w:tcPr>
          <w:p w14:paraId="277C1BE4" w14:textId="77777777" w:rsidR="00685190" w:rsidRPr="00A83AA9" w:rsidRDefault="00685190" w:rsidP="003E7213">
            <w:pPr>
              <w:pStyle w:val="Compact"/>
              <w:rPr>
                <w:sz w:val="24"/>
              </w:rPr>
            </w:pPr>
            <w:r w:rsidRPr="00A83AA9">
              <w:rPr>
                <w:sz w:val="24"/>
              </w:rPr>
              <w:t>core yearly repeated</w:t>
            </w:r>
          </w:p>
        </w:tc>
        <w:tc>
          <w:tcPr>
            <w:tcW w:w="3150" w:type="dxa"/>
          </w:tcPr>
          <w:p w14:paraId="5F46AFED" w14:textId="77777777" w:rsidR="00685190" w:rsidRPr="00A83AA9" w:rsidRDefault="00685190" w:rsidP="003E7213">
            <w:pPr>
              <w:pStyle w:val="Compact"/>
              <w:rPr>
                <w:sz w:val="24"/>
              </w:rPr>
            </w:pPr>
            <w:r w:rsidRPr="00A83AA9">
              <w:rPr>
                <w:sz w:val="24"/>
              </w:rPr>
              <w:t>meta-data</w:t>
            </w:r>
          </w:p>
        </w:tc>
      </w:tr>
      <w:tr w:rsidR="00F21529" w14:paraId="693BBB1B" w14:textId="77777777" w:rsidTr="00B25C46">
        <w:trPr>
          <w:ins w:id="285" w:author="Tim Cadman [2]" w:date="2020-11-26T14:50:00Z"/>
        </w:trPr>
        <w:tc>
          <w:tcPr>
            <w:tcW w:w="3150" w:type="dxa"/>
          </w:tcPr>
          <w:p w14:paraId="407ED936" w14:textId="219388AF" w:rsidR="00F21529" w:rsidRPr="00A83AA9" w:rsidRDefault="00F21529" w:rsidP="003E7213">
            <w:pPr>
              <w:pStyle w:val="Compact"/>
              <w:rPr>
                <w:ins w:id="286" w:author="Tim Cadman [2]" w:date="2020-11-26T14:50:00Z"/>
                <w:sz w:val="24"/>
              </w:rPr>
            </w:pPr>
            <w:ins w:id="287" w:author="Tim Cadman [2]" w:date="2020-11-26T14:50:00Z">
              <w:r>
                <w:rPr>
                  <w:sz w:val="24"/>
                </w:rPr>
                <w:t>Child_no</w:t>
              </w:r>
            </w:ins>
          </w:p>
        </w:tc>
        <w:tc>
          <w:tcPr>
            <w:tcW w:w="3150" w:type="dxa"/>
          </w:tcPr>
          <w:p w14:paraId="5D5FBEAA" w14:textId="0E344F1C" w:rsidR="00F21529" w:rsidRPr="00A83AA9" w:rsidRDefault="000C618B" w:rsidP="003E7213">
            <w:pPr>
              <w:pStyle w:val="Compact"/>
              <w:rPr>
                <w:ins w:id="288" w:author="Tim Cadman [2]" w:date="2020-11-26T14:50:00Z"/>
                <w:sz w:val="24"/>
              </w:rPr>
            </w:pPr>
            <w:ins w:id="289" w:author="Tim Cadman [2]" w:date="2020-11-26T15:05:00Z">
              <w:r w:rsidRPr="00A83AA9">
                <w:rPr>
                  <w:sz w:val="24"/>
                </w:rPr>
                <w:t>core non-repeated</w:t>
              </w:r>
            </w:ins>
          </w:p>
        </w:tc>
        <w:tc>
          <w:tcPr>
            <w:tcW w:w="3150" w:type="dxa"/>
          </w:tcPr>
          <w:p w14:paraId="3D2255A0" w14:textId="160FD562" w:rsidR="00F21529" w:rsidRPr="00A83AA9" w:rsidRDefault="000C618B" w:rsidP="003E7213">
            <w:pPr>
              <w:pStyle w:val="Compact"/>
              <w:rPr>
                <w:ins w:id="290" w:author="Tim Cadman [2]" w:date="2020-11-26T14:50:00Z"/>
                <w:sz w:val="24"/>
              </w:rPr>
            </w:pPr>
            <w:ins w:id="291" w:author="Tim Cadman [2]" w:date="2020-11-26T15:05:00Z">
              <w:r w:rsidRPr="00A83AA9">
                <w:rPr>
                  <w:sz w:val="24"/>
                </w:rPr>
                <w:t>meta-data</w:t>
              </w:r>
            </w:ins>
          </w:p>
        </w:tc>
      </w:tr>
      <w:tr w:rsidR="00F21529" w14:paraId="7E33A25C" w14:textId="77777777" w:rsidTr="00B25C46">
        <w:trPr>
          <w:ins w:id="292" w:author="Tim Cadman [2]" w:date="2020-11-26T14:50:00Z"/>
        </w:trPr>
        <w:tc>
          <w:tcPr>
            <w:tcW w:w="3150" w:type="dxa"/>
          </w:tcPr>
          <w:p w14:paraId="71C7699B" w14:textId="201231D5" w:rsidR="00F21529" w:rsidRPr="00A83AA9" w:rsidRDefault="00F21529" w:rsidP="003E7213">
            <w:pPr>
              <w:pStyle w:val="Compact"/>
              <w:rPr>
                <w:ins w:id="293" w:author="Tim Cadman [2]" w:date="2020-11-26T14:50:00Z"/>
                <w:sz w:val="24"/>
              </w:rPr>
            </w:pPr>
            <w:ins w:id="294" w:author="Tim Cadman [2]" w:date="2020-11-26T14:50:00Z">
              <w:r>
                <w:rPr>
                  <w:sz w:val="24"/>
                </w:rPr>
                <w:t>Preg_no</w:t>
              </w:r>
            </w:ins>
          </w:p>
        </w:tc>
        <w:tc>
          <w:tcPr>
            <w:tcW w:w="3150" w:type="dxa"/>
          </w:tcPr>
          <w:p w14:paraId="0A2B5001" w14:textId="07CBA64A" w:rsidR="00F21529" w:rsidRPr="00A83AA9" w:rsidRDefault="000C618B" w:rsidP="003E7213">
            <w:pPr>
              <w:pStyle w:val="Compact"/>
              <w:rPr>
                <w:ins w:id="295" w:author="Tim Cadman [2]" w:date="2020-11-26T14:50:00Z"/>
                <w:sz w:val="24"/>
              </w:rPr>
            </w:pPr>
            <w:ins w:id="296" w:author="Tim Cadman [2]" w:date="2020-11-26T15:05:00Z">
              <w:r w:rsidRPr="00A83AA9">
                <w:rPr>
                  <w:sz w:val="24"/>
                </w:rPr>
                <w:t>core non-repeated</w:t>
              </w:r>
            </w:ins>
          </w:p>
        </w:tc>
        <w:tc>
          <w:tcPr>
            <w:tcW w:w="3150" w:type="dxa"/>
          </w:tcPr>
          <w:p w14:paraId="3AA8F108" w14:textId="7879BFBA" w:rsidR="00F21529" w:rsidRPr="00A83AA9" w:rsidRDefault="000C618B" w:rsidP="003E7213">
            <w:pPr>
              <w:pStyle w:val="Compact"/>
              <w:rPr>
                <w:ins w:id="297" w:author="Tim Cadman [2]" w:date="2020-11-26T14:50:00Z"/>
                <w:sz w:val="24"/>
              </w:rPr>
            </w:pPr>
            <w:ins w:id="298" w:author="Tim Cadman [2]" w:date="2020-11-26T15:05:00Z">
              <w:r w:rsidRPr="00A83AA9">
                <w:rPr>
                  <w:sz w:val="24"/>
                </w:rPr>
                <w:t>meta-data</w:t>
              </w:r>
            </w:ins>
          </w:p>
        </w:tc>
      </w:tr>
      <w:tr w:rsidR="00F21529" w14:paraId="2F451DB8" w14:textId="77777777" w:rsidTr="00B25C46">
        <w:trPr>
          <w:ins w:id="299" w:author="Tim Cadman [2]" w:date="2020-11-26T14:50:00Z"/>
        </w:trPr>
        <w:tc>
          <w:tcPr>
            <w:tcW w:w="3150" w:type="dxa"/>
          </w:tcPr>
          <w:p w14:paraId="0743E641" w14:textId="3406018C" w:rsidR="00F21529" w:rsidRDefault="00F21529" w:rsidP="003E7213">
            <w:pPr>
              <w:pStyle w:val="Compact"/>
              <w:rPr>
                <w:ins w:id="300" w:author="Tim Cadman [2]" w:date="2020-11-26T14:50:00Z"/>
                <w:sz w:val="24"/>
              </w:rPr>
            </w:pPr>
            <w:ins w:id="301" w:author="Tim Cadman [2]" w:date="2020-11-26T14:50:00Z">
              <w:r>
                <w:rPr>
                  <w:sz w:val="24"/>
                </w:rPr>
                <w:t>Mother_id</w:t>
              </w:r>
            </w:ins>
          </w:p>
        </w:tc>
        <w:tc>
          <w:tcPr>
            <w:tcW w:w="3150" w:type="dxa"/>
          </w:tcPr>
          <w:p w14:paraId="52E50409" w14:textId="2AB71271" w:rsidR="00F21529" w:rsidRPr="00A83AA9" w:rsidRDefault="000C618B" w:rsidP="003E7213">
            <w:pPr>
              <w:pStyle w:val="Compact"/>
              <w:rPr>
                <w:ins w:id="302" w:author="Tim Cadman [2]" w:date="2020-11-26T14:50:00Z"/>
                <w:sz w:val="24"/>
              </w:rPr>
            </w:pPr>
            <w:ins w:id="303" w:author="Tim Cadman [2]" w:date="2020-11-26T15:05:00Z">
              <w:r w:rsidRPr="00A83AA9">
                <w:rPr>
                  <w:sz w:val="24"/>
                </w:rPr>
                <w:t>core non-repeated</w:t>
              </w:r>
            </w:ins>
          </w:p>
        </w:tc>
        <w:tc>
          <w:tcPr>
            <w:tcW w:w="3150" w:type="dxa"/>
          </w:tcPr>
          <w:p w14:paraId="36D89E7E" w14:textId="71BD4C70" w:rsidR="00F21529" w:rsidRPr="00A83AA9" w:rsidRDefault="000C618B" w:rsidP="003E7213">
            <w:pPr>
              <w:pStyle w:val="Compact"/>
              <w:rPr>
                <w:ins w:id="304" w:author="Tim Cadman [2]" w:date="2020-11-26T14:50:00Z"/>
                <w:sz w:val="24"/>
              </w:rPr>
            </w:pPr>
            <w:ins w:id="305" w:author="Tim Cadman [2]" w:date="2020-11-26T15:05:00Z">
              <w:r w:rsidRPr="00A83AA9">
                <w:rPr>
                  <w:sz w:val="24"/>
                </w:rPr>
                <w:t>meta-data</w:t>
              </w:r>
            </w:ins>
          </w:p>
        </w:tc>
      </w:tr>
    </w:tbl>
    <w:p w14:paraId="0BA634B9" w14:textId="77777777" w:rsidR="00A86C0E" w:rsidRDefault="00A86C0E" w:rsidP="00936C13">
      <w:pPr>
        <w:pStyle w:val="BodyText"/>
      </w:pPr>
    </w:p>
    <w:p w14:paraId="20CE4758" w14:textId="4EC03CD4" w:rsidR="00936C13" w:rsidRPr="00936C13" w:rsidRDefault="00936C13" w:rsidP="00936C13">
      <w:pPr>
        <w:pStyle w:val="BodyText"/>
      </w:pPr>
    </w:p>
    <w:sectPr w:rsidR="00936C13" w:rsidRPr="00936C13" w:rsidSect="000E4E83">
      <w:headerReference w:type="even" r:id="rId15"/>
      <w:headerReference w:type="default" r:id="rId16"/>
      <w:footerReference w:type="even" r:id="rId17"/>
      <w:footerReference w:type="default" r:id="rId18"/>
      <w:headerReference w:type="first" r:id="rId19"/>
      <w:footerReference w:type="first" r:id="rId20"/>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ie Pedersen" w:date="2020-11-25T09:23:00Z" w:initials="MP">
    <w:p w14:paraId="0686C4AE" w14:textId="651D66E3" w:rsidR="0005613D" w:rsidRDefault="0005613D">
      <w:pPr>
        <w:pStyle w:val="CommentText"/>
      </w:pPr>
      <w:r>
        <w:rPr>
          <w:rStyle w:val="CommentReference"/>
        </w:rPr>
        <w:annotationRef/>
      </w:r>
      <w:r>
        <w:t>Also globally, but fine to keep to EU for Lifecycle</w:t>
      </w:r>
    </w:p>
  </w:comment>
  <w:comment w:id="5" w:author="Katrine Strandberg-Larsen" w:date="2020-11-24T22:28:00Z" w:initials="KS">
    <w:p w14:paraId="1BFB3378" w14:textId="77777777" w:rsidR="0005613D" w:rsidRDefault="0005613D">
      <w:pPr>
        <w:pStyle w:val="CommentText"/>
      </w:pPr>
      <w:r>
        <w:rPr>
          <w:rStyle w:val="CommentReference"/>
        </w:rPr>
        <w:annotationRef/>
      </w:r>
      <w:r>
        <w:t>First time mothers? The risk differes in first and second child and severe PND decreases risk for subsequent child bearing</w:t>
      </w:r>
    </w:p>
    <w:p w14:paraId="00331E22" w14:textId="77777777" w:rsidR="0005613D" w:rsidRDefault="0005613D">
      <w:pPr>
        <w:pStyle w:val="CommentText"/>
      </w:pPr>
    </w:p>
    <w:p w14:paraId="3A72EBCF" w14:textId="09F085B9" w:rsidR="0005613D" w:rsidRDefault="0005613D">
      <w:pPr>
        <w:pStyle w:val="CommentText"/>
      </w:pPr>
      <w:r>
        <w:t>Marie: Perhaps we could keep all in to maximize power and then in sensitivity restrict to first time mothers</w:t>
      </w:r>
    </w:p>
  </w:comment>
  <w:comment w:id="6" w:author="Katrine Strandberg-Larsen" w:date="2020-11-24T23:33:00Z" w:initials="KS">
    <w:p w14:paraId="130A5E35" w14:textId="77777777" w:rsidR="0005613D" w:rsidRDefault="0005613D">
      <w:pPr>
        <w:pStyle w:val="CommentText"/>
      </w:pPr>
      <w:r>
        <w:rPr>
          <w:rStyle w:val="CommentReference"/>
        </w:rPr>
        <w:annotationRef/>
      </w:r>
      <w:r>
        <w:t>Free of history of depression? Often do when examining PDN</w:t>
      </w:r>
    </w:p>
    <w:p w14:paraId="400B6847" w14:textId="77777777" w:rsidR="0005613D" w:rsidRDefault="0005613D">
      <w:pPr>
        <w:pStyle w:val="CommentText"/>
      </w:pPr>
    </w:p>
    <w:p w14:paraId="2D386EB6" w14:textId="6FF013C2" w:rsidR="0005613D" w:rsidRDefault="0005613D">
      <w:pPr>
        <w:pStyle w:val="CommentText"/>
      </w:pPr>
      <w:r>
        <w:t>Marie: Yes they should be free of depression</w:t>
      </w:r>
    </w:p>
  </w:comment>
  <w:comment w:id="7" w:author="Tim Cadman" w:date="2020-11-25T09:11:00Z" w:initials="TC">
    <w:p w14:paraId="27A9E8DA" w14:textId="456D1BC5" w:rsidR="0005613D" w:rsidRDefault="0005613D">
      <w:pPr>
        <w:pStyle w:val="CommentText"/>
      </w:pPr>
      <w:r>
        <w:rPr>
          <w:rStyle w:val="CommentReference"/>
        </w:rPr>
        <w:annotationRef/>
      </w:r>
      <w:r>
        <w:t>Keep in main analysis and include in sensitivity. Make arguments explicit, especially fact that previous psych measured very differently in different cohorts. Plus power issue (first time restriction)</w:t>
      </w:r>
    </w:p>
  </w:comment>
  <w:comment w:id="22" w:author="Marie Pedersen" w:date="2020-11-25T09:35:00Z" w:initials="MP">
    <w:p w14:paraId="7CEA76E2" w14:textId="77777777" w:rsidR="0005613D" w:rsidRDefault="0005613D" w:rsidP="0005613D">
      <w:pPr>
        <w:pStyle w:val="CommentText"/>
      </w:pPr>
      <w:r>
        <w:rPr>
          <w:rStyle w:val="CommentReference"/>
        </w:rPr>
        <w:annotationRef/>
      </w:r>
      <w:r>
        <w:t>Consider to revise and use gestational and post partum or after birth to reflect better that the outcome is maternal – pre- and postnatal would be more appropriate for studies of a child outcome</w:t>
      </w:r>
    </w:p>
  </w:comment>
  <w:comment w:id="24" w:author="Katrine Strandberg-Larsen" w:date="2020-11-24T22:32:00Z" w:initials="KS">
    <w:p w14:paraId="3208D113" w14:textId="568627A8" w:rsidR="0005613D" w:rsidRDefault="0005613D">
      <w:pPr>
        <w:pStyle w:val="CommentText"/>
      </w:pPr>
      <w:r>
        <w:rPr>
          <w:rStyle w:val="CommentReference"/>
        </w:rPr>
        <w:annotationRef/>
      </w:r>
      <w:r>
        <w:t>What’s the difference between _preg and _1? Is it the three periods below? If yes, specify</w:t>
      </w:r>
    </w:p>
  </w:comment>
  <w:comment w:id="42" w:author="Tim Cadman" w:date="2020-11-25T09:18:00Z" w:initials="TC">
    <w:p w14:paraId="180F7A1A" w14:textId="68F35C17" w:rsidR="0005613D" w:rsidRDefault="0005613D">
      <w:pPr>
        <w:pStyle w:val="CommentText"/>
      </w:pPr>
      <w:r>
        <w:rPr>
          <w:rStyle w:val="CommentReference"/>
        </w:rPr>
        <w:annotationRef/>
      </w:r>
      <w:r>
        <w:t>Be explicit in this column about time period</w:t>
      </w:r>
    </w:p>
  </w:comment>
  <w:comment w:id="45" w:author="Marie Pedersen" w:date="2020-11-25T09:32:00Z" w:initials="MP">
    <w:p w14:paraId="6CFCD679" w14:textId="77777777" w:rsidR="0005613D" w:rsidRPr="00D90A12" w:rsidRDefault="0005613D" w:rsidP="00D90A12">
      <w:pPr>
        <w:rPr>
          <w:rFonts w:ascii="Times New Roman" w:eastAsia="Times New Roman" w:hAnsi="Times New Roman" w:cs="Times New Roman"/>
          <w:sz w:val="24"/>
          <w:lang w:eastAsia="zh-CN"/>
        </w:rPr>
      </w:pPr>
      <w:r>
        <w:rPr>
          <w:rStyle w:val="CommentReference"/>
        </w:rPr>
        <w:annotationRef/>
      </w:r>
      <w:r w:rsidRPr="00D90A12">
        <w:rPr>
          <w:rFonts w:ascii="Arial" w:eastAsia="Times New Roman" w:hAnsi="Arial" w:cs="Arial"/>
          <w:color w:val="202122"/>
          <w:sz w:val="19"/>
          <w:szCs w:val="19"/>
          <w:shd w:val="clear" w:color="auto" w:fill="F8F9FA"/>
          <w:lang w:eastAsia="zh-CN"/>
        </w:rPr>
        <w:t>Negative values of NDVI (values approaching -1) correspond to water. Values close to zero (-0.1 to 0.1) generally correspond to barren areas of rock, sand, or snow. Lastly, low, positive values represent shrub and grassland (approximately 0.2 to 0.4), while high values indicate temperate and tropical rainforests (values approaching 1)</w:t>
      </w:r>
    </w:p>
    <w:p w14:paraId="7245A079" w14:textId="3B8CDF68" w:rsidR="0005613D" w:rsidRDefault="00031282">
      <w:pPr>
        <w:pStyle w:val="CommentText"/>
      </w:pPr>
      <w:hyperlink r:id="rId1" w:history="1">
        <w:r w:rsidR="0005613D" w:rsidRPr="00D45107">
          <w:rPr>
            <w:rStyle w:val="Hyperlink"/>
          </w:rPr>
          <w:t>https://en.wikipedia.org/wiki/Normalized_difference_vegetation_index</w:t>
        </w:r>
      </w:hyperlink>
    </w:p>
    <w:p w14:paraId="51D1DCAE" w14:textId="77777777" w:rsidR="0005613D" w:rsidRDefault="0005613D">
      <w:pPr>
        <w:pStyle w:val="CommentText"/>
      </w:pPr>
    </w:p>
    <w:p w14:paraId="3991CCD6" w14:textId="7B623E1F" w:rsidR="0005613D" w:rsidRDefault="0005613D">
      <w:pPr>
        <w:pStyle w:val="CommentText"/>
      </w:pPr>
      <w:r>
        <w:t>we have to check the protocol how it is categorized as I recall there is a separate variable for blue space/water which I think we should consider too as it offers most of the same benefits as parks vegetations</w:t>
      </w:r>
    </w:p>
  </w:comment>
  <w:comment w:id="46" w:author="Tim Cadman" w:date="2020-11-25T09:15:00Z" w:initials="TC">
    <w:p w14:paraId="05CF1C6D" w14:textId="4C404AA2" w:rsidR="0005613D" w:rsidRDefault="0005613D">
      <w:pPr>
        <w:pStyle w:val="CommentText"/>
      </w:pPr>
      <w:r>
        <w:rPr>
          <w:rStyle w:val="CommentReference"/>
        </w:rPr>
        <w:annotationRef/>
      </w:r>
      <w:r>
        <w:t>Check this</w:t>
      </w:r>
    </w:p>
  </w:comment>
  <w:comment w:id="54" w:author="Marie Pedersen" w:date="2020-11-25T09:39:00Z" w:initials="MP">
    <w:p w14:paraId="6CDAB5E1" w14:textId="1171465B" w:rsidR="0005613D" w:rsidRDefault="0005613D">
      <w:pPr>
        <w:pStyle w:val="CommentText"/>
      </w:pPr>
      <w:r>
        <w:rPr>
          <w:rStyle w:val="CommentReference"/>
        </w:rPr>
        <w:annotationRef/>
      </w:r>
      <w:r>
        <w:t>good you have it so problably not part of NDVI</w:t>
      </w:r>
    </w:p>
  </w:comment>
  <w:comment w:id="60" w:author="Marie Pedersen" w:date="2020-11-25T09:35:00Z" w:initials="MP">
    <w:p w14:paraId="0638E83F" w14:textId="095C07EB" w:rsidR="0005613D" w:rsidRDefault="0005613D">
      <w:pPr>
        <w:pStyle w:val="CommentText"/>
      </w:pPr>
      <w:r>
        <w:rPr>
          <w:rStyle w:val="CommentReference"/>
        </w:rPr>
        <w:annotationRef/>
      </w:r>
      <w:r>
        <w:t>Consider to revise and use gestational and post partum or after birth to reflect better that the outcome is maternal – pre- and postnatal would be more appropriate for studies of a child outcome</w:t>
      </w:r>
    </w:p>
  </w:comment>
  <w:comment w:id="61" w:author="Tim Cadman" w:date="2020-11-25T09:19:00Z" w:initials="TC">
    <w:p w14:paraId="5B20C47B" w14:textId="61ACCDE3" w:rsidR="0005613D" w:rsidRDefault="0005613D">
      <w:pPr>
        <w:pStyle w:val="CommentText"/>
      </w:pPr>
      <w:r>
        <w:rPr>
          <w:rStyle w:val="CommentReference"/>
        </w:rPr>
        <w:annotationRef/>
      </w:r>
      <w:r>
        <w:t>Change “pre-natal” to “pregnancy”; amend throughout</w:t>
      </w:r>
    </w:p>
  </w:comment>
  <w:comment w:id="62" w:author="Tim Cadman" w:date="2020-11-25T09:26:00Z" w:initials="TC">
    <w:p w14:paraId="6DCB8A93" w14:textId="356BB0AC" w:rsidR="001415B0" w:rsidRDefault="001415B0">
      <w:pPr>
        <w:pStyle w:val="CommentText"/>
      </w:pPr>
      <w:r>
        <w:rPr>
          <w:rStyle w:val="CommentReference"/>
        </w:rPr>
        <w:annotationRef/>
      </w:r>
      <w:r>
        <w:t>Need to have a weighted average based on length of pregnancy</w:t>
      </w:r>
    </w:p>
  </w:comment>
  <w:comment w:id="65" w:author="Marie Pedersen" w:date="2020-11-25T09:37:00Z" w:initials="MP">
    <w:p w14:paraId="2AA88B47" w14:textId="792DCB3C" w:rsidR="0005613D" w:rsidRDefault="0005613D">
      <w:pPr>
        <w:pStyle w:val="CommentText"/>
      </w:pPr>
      <w:r>
        <w:rPr>
          <w:rStyle w:val="CommentReference"/>
        </w:rPr>
        <w:annotationRef/>
      </w:r>
      <w:r>
        <w:t>We could consider performing analyses after restricting to specific-sources</w:t>
      </w:r>
    </w:p>
  </w:comment>
  <w:comment w:id="66" w:author="Tim Cadman" w:date="2020-11-10T09:12:00Z" w:initials="TC">
    <w:p w14:paraId="5241B11D" w14:textId="1AEB8A74" w:rsidR="0005613D" w:rsidRDefault="0005613D">
      <w:pPr>
        <w:pStyle w:val="CommentText"/>
      </w:pPr>
      <w:r>
        <w:rPr>
          <w:rStyle w:val="CommentReference"/>
        </w:rPr>
        <w:annotationRef/>
      </w:r>
      <w:r>
        <w:t>We need to have a think about how to handle the different measurement times. For example, in ALSPAC where this has been measured early there is a risk the post-natal exposure could be measured after the measurement of the outcome</w:t>
      </w:r>
    </w:p>
  </w:comment>
  <w:comment w:id="67" w:author="Katrine Strandberg-Larsen" w:date="2020-11-24T22:36:00Z" w:initials="KS">
    <w:p w14:paraId="6597B1A2" w14:textId="0DA26BB1" w:rsidR="0005613D" w:rsidRDefault="0005613D">
      <w:pPr>
        <w:pStyle w:val="CommentText"/>
      </w:pPr>
      <w:r>
        <w:rPr>
          <w:rStyle w:val="CommentReference"/>
        </w:rPr>
        <w:annotationRef/>
      </w:r>
      <w:r>
        <w:t>How can PDN be measured at 12 wk PP? Often defined as within 1</w:t>
      </w:r>
      <w:r w:rsidRPr="00B25C46">
        <w:rPr>
          <w:vertAlign w:val="superscript"/>
        </w:rPr>
        <w:t>st</w:t>
      </w:r>
      <w:r>
        <w:t xml:space="preserve"> yr of life or 6 months of life</w:t>
      </w:r>
    </w:p>
  </w:comment>
  <w:comment w:id="68" w:author="Tim Cadman" w:date="2020-11-25T09:22:00Z" w:initials="TC">
    <w:p w14:paraId="5632A2D3" w14:textId="0E159A42" w:rsidR="001415B0" w:rsidRDefault="001415B0">
      <w:pPr>
        <w:pStyle w:val="CommentText"/>
      </w:pPr>
      <w:r>
        <w:rPr>
          <w:rStyle w:val="CommentReference"/>
        </w:rPr>
        <w:annotationRef/>
      </w:r>
      <w:r>
        <w:t>Check ALSPAC and take later point.</w:t>
      </w:r>
    </w:p>
  </w:comment>
  <w:comment w:id="69" w:author="Tim Cadman" w:date="2020-11-25T09:22:00Z" w:initials="TC">
    <w:p w14:paraId="3F84CEFE" w14:textId="06506B57" w:rsidR="001415B0" w:rsidRDefault="001415B0">
      <w:pPr>
        <w:pStyle w:val="CommentText"/>
      </w:pPr>
      <w:r>
        <w:rPr>
          <w:rStyle w:val="CommentReference"/>
        </w:rPr>
        <w:annotationRef/>
      </w:r>
      <w:r>
        <w:t>Be clear that this is post-natal age/time since giving birth</w:t>
      </w:r>
    </w:p>
  </w:comment>
  <w:comment w:id="72" w:author="Marie Pedersen" w:date="2020-11-25T09:43:00Z" w:initials="MP">
    <w:p w14:paraId="6BEDC0E3" w14:textId="77777777" w:rsidR="0005613D" w:rsidRDefault="0005613D">
      <w:pPr>
        <w:pStyle w:val="CommentText"/>
      </w:pPr>
      <w:r>
        <w:rPr>
          <w:rStyle w:val="CommentReference"/>
        </w:rPr>
        <w:annotationRef/>
      </w:r>
      <w:r>
        <w:t xml:space="preserve">Perhaps we could draw a dag together – I would still think that being alone without a person to share the child could be a potential confounder and that the lifestyle smoking, alcohol may be effect modifiers for noise as bad sleep may lead to bad habits, but for air pollution and green space they could be consider as additional potential confounders (although parts may go through SES) </w:t>
      </w:r>
    </w:p>
    <w:p w14:paraId="7919730E" w14:textId="77777777" w:rsidR="0005613D" w:rsidRDefault="0005613D">
      <w:pPr>
        <w:pStyle w:val="CommentText"/>
      </w:pPr>
    </w:p>
    <w:p w14:paraId="41A4CAAE" w14:textId="6E866DE3" w:rsidR="0005613D" w:rsidRDefault="0005613D">
      <w:pPr>
        <w:pStyle w:val="CommentText"/>
      </w:pPr>
      <w:r>
        <w:t>Effect modifiers: SES, being a first time mother, season and birth defects or other child complications (perhaps too difficult to consider?)</w:t>
      </w:r>
    </w:p>
  </w:comment>
  <w:comment w:id="73" w:author="Tim Cadman" w:date="2020-11-10T09:20:00Z" w:initials="TC">
    <w:p w14:paraId="2C172C8D" w14:textId="66E81474" w:rsidR="0005613D" w:rsidRDefault="0005613D">
      <w:pPr>
        <w:pStyle w:val="CommentText"/>
      </w:pPr>
      <w:r>
        <w:rPr>
          <w:rStyle w:val="CommentReference"/>
        </w:rPr>
        <w:annotationRef/>
      </w:r>
      <w:r>
        <w:t xml:space="preserve">Should make a decision I think if there is anything else we want to include Marie suggested also considering: </w:t>
      </w:r>
    </w:p>
    <w:p w14:paraId="0D4EA9E5" w14:textId="77777777" w:rsidR="0005613D" w:rsidRDefault="0005613D">
      <w:pPr>
        <w:pStyle w:val="CommentText"/>
      </w:pPr>
    </w:p>
    <w:p w14:paraId="2A948963" w14:textId="65C91DB3" w:rsidR="0005613D" w:rsidRDefault="0005613D" w:rsidP="008A6612">
      <w:pPr>
        <w:spacing w:after="0"/>
        <w:rPr>
          <w:rFonts w:asciiTheme="majorBidi" w:hAnsiTheme="majorBidi" w:cstheme="majorBidi"/>
        </w:rPr>
      </w:pPr>
      <w:r>
        <w:rPr>
          <w:rFonts w:asciiTheme="majorBidi" w:hAnsiTheme="majorBidi" w:cstheme="majorBidi"/>
        </w:rPr>
        <w:t xml:space="preserve">maternal tobacco smoking </w:t>
      </w:r>
    </w:p>
    <w:p w14:paraId="47916457" w14:textId="6F854812" w:rsidR="0005613D" w:rsidRDefault="0005613D" w:rsidP="008A6612">
      <w:pPr>
        <w:spacing w:after="0"/>
        <w:rPr>
          <w:rFonts w:asciiTheme="majorBidi" w:hAnsiTheme="majorBidi" w:cstheme="majorBidi"/>
        </w:rPr>
      </w:pPr>
      <w:r>
        <w:rPr>
          <w:rFonts w:asciiTheme="majorBidi" w:hAnsiTheme="majorBidi" w:cstheme="majorBidi"/>
        </w:rPr>
        <w:t xml:space="preserve">alcohol consumption </w:t>
      </w:r>
    </w:p>
    <w:p w14:paraId="6D94F4B5" w14:textId="77777777" w:rsidR="0005613D" w:rsidRDefault="0005613D" w:rsidP="008A6612">
      <w:pPr>
        <w:spacing w:after="0"/>
        <w:rPr>
          <w:rFonts w:asciiTheme="majorBidi" w:hAnsiTheme="majorBidi" w:cstheme="majorBidi"/>
        </w:rPr>
      </w:pPr>
      <w:r>
        <w:rPr>
          <w:rFonts w:asciiTheme="majorBidi" w:hAnsiTheme="majorBidi" w:cstheme="majorBidi"/>
        </w:rPr>
        <w:t xml:space="preserve">cohabitation </w:t>
      </w:r>
    </w:p>
    <w:p w14:paraId="067CAF21" w14:textId="77777777" w:rsidR="0005613D" w:rsidRDefault="0005613D" w:rsidP="008A6612">
      <w:pPr>
        <w:spacing w:after="0"/>
        <w:rPr>
          <w:rFonts w:asciiTheme="majorBidi" w:hAnsiTheme="majorBidi" w:cstheme="majorBidi"/>
        </w:rPr>
      </w:pPr>
      <w:r>
        <w:rPr>
          <w:rFonts w:asciiTheme="majorBidi" w:hAnsiTheme="majorBidi" w:cstheme="majorBidi"/>
        </w:rPr>
        <w:t xml:space="preserve">other indicators of social support </w:t>
      </w:r>
    </w:p>
    <w:p w14:paraId="46CD2B81" w14:textId="020E1544" w:rsidR="0005613D" w:rsidRDefault="0005613D" w:rsidP="008A6612">
      <w:pPr>
        <w:spacing w:after="0"/>
        <w:rPr>
          <w:rFonts w:asciiTheme="majorBidi" w:hAnsiTheme="majorBidi" w:cstheme="majorBidi"/>
        </w:rPr>
      </w:pPr>
      <w:r>
        <w:rPr>
          <w:rFonts w:asciiTheme="majorBidi" w:hAnsiTheme="majorBidi" w:cstheme="majorBidi"/>
        </w:rPr>
        <w:t>breastfeeding</w:t>
      </w:r>
    </w:p>
    <w:p w14:paraId="715288C6" w14:textId="0656012E" w:rsidR="0005613D" w:rsidRDefault="0005613D" w:rsidP="008A6612">
      <w:pPr>
        <w:spacing w:after="0"/>
        <w:rPr>
          <w:rFonts w:asciiTheme="majorBidi" w:hAnsiTheme="majorBidi" w:cstheme="majorBidi"/>
        </w:rPr>
      </w:pPr>
    </w:p>
    <w:p w14:paraId="2C7805D3" w14:textId="77C21B6E" w:rsidR="0005613D" w:rsidRDefault="0005613D" w:rsidP="008A6612">
      <w:pPr>
        <w:spacing w:after="0"/>
        <w:rPr>
          <w:rFonts w:asciiTheme="majorBidi" w:hAnsiTheme="majorBidi" w:cstheme="majorBidi"/>
        </w:rPr>
      </w:pPr>
      <w:r>
        <w:rPr>
          <w:rFonts w:asciiTheme="majorBidi" w:hAnsiTheme="majorBidi" w:cstheme="majorBidi"/>
        </w:rPr>
        <w:t>I wasn’t 100% sure if these would be confounders but could chat through when we meet? Happy to include though if there’s a good justification.</w:t>
      </w:r>
    </w:p>
    <w:p w14:paraId="14D5DA37" w14:textId="480AC8E8" w:rsidR="0005613D" w:rsidRDefault="0005613D">
      <w:pPr>
        <w:pStyle w:val="CommentText"/>
      </w:pPr>
    </w:p>
    <w:p w14:paraId="60CA4C56" w14:textId="77777777" w:rsidR="0005613D" w:rsidRDefault="0005613D">
      <w:pPr>
        <w:pStyle w:val="CommentText"/>
      </w:pPr>
    </w:p>
    <w:p w14:paraId="72C720C0" w14:textId="77777777" w:rsidR="0005613D" w:rsidRDefault="0005613D">
      <w:pPr>
        <w:pStyle w:val="CommentText"/>
      </w:pPr>
    </w:p>
    <w:p w14:paraId="29D3FE95" w14:textId="77777777" w:rsidR="0005613D" w:rsidRDefault="0005613D">
      <w:pPr>
        <w:pStyle w:val="CommentText"/>
      </w:pPr>
    </w:p>
    <w:p w14:paraId="3E1FDD14" w14:textId="5C404CED" w:rsidR="0005613D" w:rsidRDefault="0005613D">
      <w:pPr>
        <w:pStyle w:val="CommentText"/>
      </w:pPr>
    </w:p>
  </w:comment>
  <w:comment w:id="74" w:author="Katrine Strandberg-Larsen" w:date="2020-11-24T22:39:00Z" w:initials="KS">
    <w:p w14:paraId="6F621718" w14:textId="6B53FDB1" w:rsidR="0005613D" w:rsidRDefault="0005613D">
      <w:pPr>
        <w:pStyle w:val="CommentText"/>
      </w:pPr>
      <w:r>
        <w:rPr>
          <w:rStyle w:val="CommentReference"/>
        </w:rPr>
        <w:annotationRef/>
      </w:r>
      <w:r>
        <w:t>Let’s discuss – may of those will be mediators – however some of the lifestyle factors some could argue could be confouders</w:t>
      </w:r>
    </w:p>
  </w:comment>
  <w:comment w:id="75" w:author="Tim Cadman" w:date="2020-11-25T09:40:00Z" w:initials="TC">
    <w:p w14:paraId="7EF6357E" w14:textId="16C64465" w:rsidR="00811A8E" w:rsidRDefault="00811A8E">
      <w:pPr>
        <w:pStyle w:val="CommentText"/>
      </w:pPr>
      <w:r>
        <w:rPr>
          <w:rStyle w:val="CommentReference"/>
        </w:rPr>
        <w:annotationRef/>
      </w:r>
      <w:r>
        <w:t>Draw dag, justification for all</w:t>
      </w:r>
    </w:p>
  </w:comment>
  <w:comment w:id="76" w:author="Katrine Strandberg-Larsen" w:date="2020-11-24T22:40:00Z" w:initials="KS">
    <w:p w14:paraId="7DA4E508" w14:textId="77777777" w:rsidR="0005613D" w:rsidRDefault="0005613D">
      <w:pPr>
        <w:pStyle w:val="CommentText"/>
      </w:pPr>
      <w:r>
        <w:rPr>
          <w:rStyle w:val="CommentReference"/>
        </w:rPr>
        <w:annotationRef/>
      </w:r>
      <w:r>
        <w:t>Have a hard time – seeing this as a confounder. However, think that we need to test if it is sensible to analyse girls and boys combined. I would assume – and can not see the rationale for difference</w:t>
      </w:r>
    </w:p>
    <w:p w14:paraId="47858CD1" w14:textId="77777777" w:rsidR="0005613D" w:rsidRDefault="0005613D">
      <w:pPr>
        <w:pStyle w:val="CommentText"/>
      </w:pPr>
    </w:p>
    <w:p w14:paraId="5876AF6D" w14:textId="69E2B5C1" w:rsidR="0005613D" w:rsidRDefault="0005613D">
      <w:pPr>
        <w:pStyle w:val="CommentText"/>
      </w:pPr>
      <w:r>
        <w:t>Marie: I agree none of the urban stressor influence sex</w:t>
      </w:r>
    </w:p>
  </w:comment>
  <w:comment w:id="77" w:author="Tim Cadman" w:date="2020-11-25T09:44:00Z" w:initials="TC">
    <w:p w14:paraId="32BC4D28" w14:textId="546D8401" w:rsidR="00D45528" w:rsidRDefault="00D45528">
      <w:pPr>
        <w:pStyle w:val="CommentText"/>
      </w:pPr>
      <w:r>
        <w:rPr>
          <w:rStyle w:val="CommentReference"/>
        </w:rPr>
        <w:annotationRef/>
      </w:r>
      <w:r>
        <w:t>Leave child sex out</w:t>
      </w:r>
    </w:p>
  </w:comment>
  <w:comment w:id="78" w:author="Tim Cadman" w:date="2020-11-25T09:44:00Z" w:initials="TC">
    <w:p w14:paraId="086E0B6F" w14:textId="54F92675" w:rsidR="00D45528" w:rsidRDefault="00D45528">
      <w:pPr>
        <w:pStyle w:val="CommentText"/>
      </w:pPr>
      <w:r>
        <w:rPr>
          <w:rStyle w:val="CommentReference"/>
        </w:rPr>
        <w:annotationRef/>
      </w:r>
      <w:r>
        <w:t>Also consider ethnicity (especially in Bib or GEN-R)</w:t>
      </w:r>
    </w:p>
  </w:comment>
  <w:comment w:id="91" w:author="Katrine Strandberg-Larsen" w:date="2020-11-24T22:49:00Z" w:initials="KS">
    <w:p w14:paraId="259B6B7C" w14:textId="1F012670" w:rsidR="0005613D" w:rsidRDefault="0005613D">
      <w:pPr>
        <w:pStyle w:val="CommentText"/>
      </w:pPr>
      <w:r>
        <w:rPr>
          <w:rStyle w:val="CommentReference"/>
        </w:rPr>
        <w:annotationRef/>
      </w:r>
      <w:r>
        <w:t>Is it possible to model in an additive model instead? If yes, it will be easier to assess if the joined effect varies from the sum of the separate effects. It is not as intuitive to interpret RERI or synergy index</w:t>
      </w:r>
    </w:p>
  </w:comment>
  <w:comment w:id="92" w:author="Tim Cadman" w:date="2020-11-25T09:46:00Z" w:initials="TC">
    <w:p w14:paraId="754527FC" w14:textId="3C6C8FF0" w:rsidR="00D45528" w:rsidRDefault="00D45528">
      <w:pPr>
        <w:pStyle w:val="CommentText"/>
      </w:pPr>
      <w:r>
        <w:rPr>
          <w:rStyle w:val="CommentReference"/>
        </w:rPr>
        <w:annotationRef/>
      </w:r>
      <w:r>
        <w:t>Change link function from odds to risk. This allows additive scale.</w:t>
      </w:r>
    </w:p>
  </w:comment>
  <w:comment w:id="93" w:author="Katrine Strandberg-Larsen" w:date="2020-11-24T22:43:00Z" w:initials="KS">
    <w:p w14:paraId="44802B7D" w14:textId="618E81FC" w:rsidR="0005613D" w:rsidRDefault="0005613D">
      <w:pPr>
        <w:pStyle w:val="CommentText"/>
      </w:pPr>
      <w:r>
        <w:rPr>
          <w:rStyle w:val="CommentReference"/>
        </w:rPr>
        <w:annotationRef/>
      </w:r>
      <w:r>
        <w:t>Does this imply that the environmental exposures are modelled simultaneously or? Not sure I follow this sentence</w:t>
      </w:r>
    </w:p>
  </w:comment>
  <w:comment w:id="94" w:author="Tim Cadman" w:date="2020-11-25T09:53:00Z" w:initials="TC">
    <w:p w14:paraId="168AF0FE" w14:textId="4EA62E09" w:rsidR="003E595C" w:rsidRDefault="003E595C">
      <w:pPr>
        <w:pStyle w:val="CommentText"/>
      </w:pPr>
      <w:r>
        <w:rPr>
          <w:rStyle w:val="CommentReference"/>
        </w:rPr>
        <w:annotationRef/>
      </w:r>
      <w:r>
        <w:t>Reverse this: start with SMS and then try ipd. Present individual cohort effects first</w:t>
      </w:r>
    </w:p>
  </w:comment>
  <w:comment w:id="95" w:author="Katrine Strandberg-Larsen" w:date="2020-11-24T22:44:00Z" w:initials="KS">
    <w:p w14:paraId="48B7E10A" w14:textId="095A2877" w:rsidR="0005613D" w:rsidRDefault="0005613D">
      <w:pPr>
        <w:pStyle w:val="CommentText"/>
      </w:pPr>
      <w:r>
        <w:rPr>
          <w:rStyle w:val="CommentReference"/>
        </w:rPr>
        <w:annotationRef/>
      </w:r>
      <w:r>
        <w:t>Also if heterogeneous? Guess not… Think we should be explicit here</w:t>
      </w:r>
    </w:p>
  </w:comment>
  <w:comment w:id="103" w:author="Tim Cadman" w:date="2020-11-10T09:37:00Z" w:initials="TC">
    <w:p w14:paraId="0E37AF0B" w14:textId="77777777" w:rsidR="0005613D" w:rsidRDefault="0005613D" w:rsidP="00EB7679">
      <w:pPr>
        <w:pStyle w:val="CommentText"/>
      </w:pPr>
      <w:r>
        <w:rPr>
          <w:rStyle w:val="CommentReference"/>
        </w:rPr>
        <w:annotationRef/>
      </w:r>
      <w:r>
        <w:t>This needs more detail, ie:</w:t>
      </w:r>
    </w:p>
    <w:p w14:paraId="0942FB76" w14:textId="77777777" w:rsidR="0005613D" w:rsidRDefault="0005613D" w:rsidP="00EB7679">
      <w:pPr>
        <w:pStyle w:val="CommentText"/>
        <w:numPr>
          <w:ilvl w:val="0"/>
          <w:numId w:val="3"/>
        </w:numPr>
      </w:pPr>
      <w:r>
        <w:t xml:space="preserve"> Threshold for “too highly correlated”</w:t>
      </w:r>
    </w:p>
    <w:p w14:paraId="69B595C3" w14:textId="77777777" w:rsidR="0005613D" w:rsidRDefault="0005613D" w:rsidP="00EB7679">
      <w:pPr>
        <w:pStyle w:val="CommentText"/>
        <w:numPr>
          <w:ilvl w:val="0"/>
          <w:numId w:val="3"/>
        </w:numPr>
      </w:pPr>
      <w:r>
        <w:t xml:space="preserve"> Criteria for which we choose if highly correlated? I’m reluctant to use each in separate models as we’d end up with so many tests</w:t>
      </w:r>
    </w:p>
  </w:comment>
  <w:comment w:id="104" w:author="Katrine Strandberg-Larsen" w:date="2020-11-24T22:46:00Z" w:initials="KS">
    <w:p w14:paraId="7CA73BA9" w14:textId="65B5EDB5" w:rsidR="0005613D" w:rsidRDefault="0005613D">
      <w:pPr>
        <w:pStyle w:val="CommentText"/>
      </w:pPr>
      <w:r>
        <w:rPr>
          <w:rStyle w:val="CommentReference"/>
        </w:rPr>
        <w:annotationRef/>
      </w:r>
      <w:r>
        <w:t>Agree our criteria for selection needs to be specified. Is it really the case that these decisions will be solely data driven? And what if different patterns in the different cohorts?</w:t>
      </w:r>
    </w:p>
  </w:comment>
  <w:comment w:id="105" w:author="Marie Pedersen" w:date="2020-11-25T09:51:00Z" w:initials="MP">
    <w:p w14:paraId="6F0F70B6" w14:textId="6949D90D" w:rsidR="0005613D" w:rsidRDefault="0005613D">
      <w:pPr>
        <w:pStyle w:val="CommentText"/>
      </w:pPr>
      <w:r>
        <w:rPr>
          <w:rStyle w:val="CommentReference"/>
        </w:rPr>
        <w:annotationRef/>
      </w:r>
      <w:r>
        <w:t>I don’t think so</w:t>
      </w:r>
    </w:p>
  </w:comment>
  <w:comment w:id="110" w:author="Marie Pedersen" w:date="2020-11-25T09:51:00Z" w:initials="MP">
    <w:p w14:paraId="5118A8E7" w14:textId="6A119EC1" w:rsidR="0005613D" w:rsidRDefault="0005613D">
      <w:pPr>
        <w:pStyle w:val="CommentText"/>
      </w:pPr>
      <w:r>
        <w:rPr>
          <w:rStyle w:val="CommentReference"/>
        </w:rPr>
        <w:annotationRef/>
      </w:r>
      <w:r>
        <w:t>It seems odd to me to refer to the STROBE guidelines here</w:t>
      </w:r>
    </w:p>
  </w:comment>
  <w:comment w:id="107" w:author="Tim Cadman" w:date="2020-11-25T09:52:00Z" w:initials="TC">
    <w:p w14:paraId="155A7AC8" w14:textId="41E2029C" w:rsidR="003E595C" w:rsidRDefault="003E595C">
      <w:pPr>
        <w:pStyle w:val="CommentText"/>
      </w:pPr>
      <w:r>
        <w:rPr>
          <w:rStyle w:val="CommentReference"/>
        </w:rPr>
        <w:annotationRef/>
      </w:r>
      <w:r>
        <w:t>Take as general point that we will follow the STROBE guidelines</w:t>
      </w:r>
    </w:p>
  </w:comment>
  <w:comment w:id="111" w:author="Marie Pedersen" w:date="2020-11-25T09:52:00Z" w:initials="MP">
    <w:p w14:paraId="4104473A" w14:textId="69149C73" w:rsidR="0005613D" w:rsidRDefault="0005613D">
      <w:pPr>
        <w:pStyle w:val="CommentText"/>
      </w:pPr>
      <w:r>
        <w:rPr>
          <w:rStyle w:val="CommentReference"/>
        </w:rPr>
        <w:annotationRef/>
      </w:r>
      <w:r>
        <w:t>Better fitting interactions-terms between exposures on cont scale and edu</w:t>
      </w:r>
    </w:p>
  </w:comment>
  <w:comment w:id="108" w:author="Katrine Strandberg-Larsen" w:date="2020-11-24T22:53:00Z" w:initials="KS">
    <w:p w14:paraId="49203D90" w14:textId="75D73988" w:rsidR="0005613D" w:rsidRDefault="0005613D">
      <w:pPr>
        <w:pStyle w:val="CommentText"/>
      </w:pPr>
      <w:r>
        <w:rPr>
          <w:rStyle w:val="CommentReference"/>
        </w:rPr>
        <w:annotationRef/>
      </w:r>
      <w:r>
        <w:t>Bit hard to follow</w:t>
      </w:r>
    </w:p>
  </w:comment>
  <w:comment w:id="124" w:author="Marie Pedersen" w:date="2020-11-25T09:53:00Z" w:initials="MP">
    <w:p w14:paraId="56C2E967" w14:textId="3485A5C2" w:rsidR="0005613D" w:rsidRDefault="0005613D">
      <w:pPr>
        <w:pStyle w:val="CommentText"/>
      </w:pPr>
      <w:r>
        <w:rPr>
          <w:rStyle w:val="CommentReference"/>
        </w:rPr>
        <w:annotationRef/>
      </w:r>
      <w:r>
        <w:t>Better to write that consistency in the exposure-response across cohorts and exposures as well as across time windows will be carefully examined</w:t>
      </w:r>
    </w:p>
  </w:comment>
  <w:comment w:id="125" w:author="Tim Cadman" w:date="2020-11-25T10:08:00Z" w:initials="TC">
    <w:p w14:paraId="40183AB3" w14:textId="514745D9" w:rsidR="00E573D3" w:rsidRDefault="00E573D3">
      <w:pPr>
        <w:pStyle w:val="CommentText"/>
      </w:pPr>
      <w:r>
        <w:rPr>
          <w:rStyle w:val="CommentReference"/>
        </w:rPr>
        <w:annotationRef/>
      </w:r>
      <w:r>
        <w:t>Caveats about low power. Will keep covariates as continuous or splines where possible.</w:t>
      </w:r>
    </w:p>
  </w:comment>
  <w:comment w:id="112" w:author="Katrine Strandberg-Larsen" w:date="2020-11-24T22:54:00Z" w:initials="KS">
    <w:p w14:paraId="0838BF44" w14:textId="5EBB5977" w:rsidR="0005613D" w:rsidRDefault="0005613D">
      <w:pPr>
        <w:pStyle w:val="CommentText"/>
      </w:pPr>
      <w:r>
        <w:rPr>
          <w:rStyle w:val="CommentReference"/>
        </w:rPr>
        <w:annotationRef/>
      </w:r>
      <w:r>
        <w:t>But will we have power within each of the cohorts?</w:t>
      </w:r>
    </w:p>
  </w:comment>
  <w:comment w:id="131" w:author="Tim Cadman" w:date="2020-11-10T13:57:00Z" w:initials="TC">
    <w:p w14:paraId="6C32D23D" w14:textId="694107D3" w:rsidR="0005613D" w:rsidRDefault="0005613D">
      <w:pPr>
        <w:pStyle w:val="CommentText"/>
      </w:pPr>
      <w:r>
        <w:rPr>
          <w:rStyle w:val="CommentReference"/>
        </w:rPr>
        <w:annotationRef/>
      </w:r>
      <w:r>
        <w:t>Not sure what you think about multiple testing, and whether this is a lot of models? Maybe it’s fine so long as we’re transparent about the number of tests done and don’t worry too much about p values.</w:t>
      </w:r>
    </w:p>
  </w:comment>
  <w:comment w:id="133" w:author="Marie Pedersen" w:date="2020-11-25T09:53:00Z" w:initials="MP">
    <w:p w14:paraId="0634D6CD" w14:textId="399A31D7" w:rsidR="0005613D" w:rsidRDefault="0005613D">
      <w:pPr>
        <w:pStyle w:val="CommentText"/>
      </w:pPr>
      <w:r>
        <w:rPr>
          <w:rStyle w:val="CommentReference"/>
        </w:rPr>
        <w:annotationRef/>
      </w:r>
      <w:r>
        <w:t>See previous comment</w:t>
      </w:r>
    </w:p>
  </w:comment>
  <w:comment w:id="135" w:author="Katrine Strandberg-Larsen" w:date="2020-11-24T23:02:00Z" w:initials="KS">
    <w:p w14:paraId="28D19111" w14:textId="223427E4" w:rsidR="0005613D" w:rsidRDefault="0005613D">
      <w:pPr>
        <w:pStyle w:val="CommentText"/>
      </w:pPr>
      <w:r>
        <w:rPr>
          <w:rStyle w:val="CommentReference"/>
        </w:rPr>
        <w:annotationRef/>
      </w:r>
      <w:r>
        <w:t>It must be me, but why + when not log(odds)?</w:t>
      </w:r>
    </w:p>
  </w:comment>
  <w:comment w:id="143" w:author="Marie Pedersen" w:date="2020-11-25T09:54:00Z" w:initials="MP">
    <w:p w14:paraId="116606C7" w14:textId="77777777" w:rsidR="0005613D" w:rsidRDefault="0005613D">
      <w:pPr>
        <w:pStyle w:val="CommentText"/>
      </w:pPr>
      <w:r>
        <w:rPr>
          <w:rStyle w:val="CommentReference"/>
        </w:rPr>
        <w:annotationRef/>
      </w:r>
      <w:r>
        <w:t>First fit a model with NO2 alone and another one with PM2.5 alone and then if not too higly correlated fit both in the same model</w:t>
      </w:r>
    </w:p>
    <w:p w14:paraId="42A652EA" w14:textId="77777777" w:rsidR="0005613D" w:rsidRDefault="0005613D">
      <w:pPr>
        <w:pStyle w:val="CommentText"/>
      </w:pPr>
    </w:p>
    <w:p w14:paraId="65749A5F" w14:textId="77777777" w:rsidR="0005613D" w:rsidRDefault="0005613D">
      <w:pPr>
        <w:pStyle w:val="CommentText"/>
      </w:pPr>
    </w:p>
    <w:p w14:paraId="5CEE7E08" w14:textId="0DC8DAE5" w:rsidR="0005613D" w:rsidRDefault="0005613D">
      <w:pPr>
        <w:pStyle w:val="CommentText"/>
      </w:pPr>
      <w:r>
        <w:t>Don’t you need random effect of cohort too? Or to check in each cohort one by one first?</w:t>
      </w:r>
    </w:p>
  </w:comment>
  <w:comment w:id="144" w:author="Tim Cadman" w:date="2020-11-25T09:57:00Z" w:initials="TC">
    <w:p w14:paraId="6CEAC316" w14:textId="1CD6E74D" w:rsidR="003E595C" w:rsidRDefault="003E595C">
      <w:pPr>
        <w:pStyle w:val="CommentText"/>
      </w:pPr>
      <w:r>
        <w:rPr>
          <w:rStyle w:val="CommentReference"/>
        </w:rPr>
        <w:annotationRef/>
      </w:r>
      <w:r>
        <w:t xml:space="preserve">Also simplify </w:t>
      </w:r>
    </w:p>
  </w:comment>
  <w:comment w:id="145" w:author="Tim Cadman" w:date="2020-11-25T09:50:00Z" w:initials="TC">
    <w:p w14:paraId="0C508385" w14:textId="798AF2AD" w:rsidR="00D45528" w:rsidRDefault="00D45528">
      <w:pPr>
        <w:pStyle w:val="CommentText"/>
      </w:pPr>
      <w:r>
        <w:rPr>
          <w:rStyle w:val="CommentReference"/>
        </w:rPr>
        <w:annotationRef/>
      </w:r>
      <w:r>
        <w:t>Include cohort effect</w:t>
      </w:r>
    </w:p>
  </w:comment>
  <w:comment w:id="146" w:author="Tim Cadman" w:date="2020-11-25T09:58:00Z" w:initials="TC">
    <w:p w14:paraId="38E3099B" w14:textId="47CD8C13" w:rsidR="003E595C" w:rsidRDefault="003E595C">
      <w:pPr>
        <w:pStyle w:val="CommentText"/>
      </w:pPr>
      <w:r>
        <w:rPr>
          <w:rStyle w:val="CommentReference"/>
        </w:rPr>
        <w:annotationRef/>
      </w:r>
      <w:r>
        <w:t>Think about year of birth – time trends in pnd or exposure</w:t>
      </w:r>
    </w:p>
  </w:comment>
  <w:comment w:id="147" w:author="Tim Cadman" w:date="2020-11-25T10:01:00Z" w:initials="TC">
    <w:p w14:paraId="40DFA19B" w14:textId="728AA89C" w:rsidR="00E573D3" w:rsidRDefault="00E573D3">
      <w:pPr>
        <w:pStyle w:val="CommentText"/>
      </w:pPr>
      <w:r>
        <w:rPr>
          <w:rStyle w:val="CommentReference"/>
        </w:rPr>
        <w:annotationRef/>
      </w:r>
      <w:r>
        <w:t>Look at indicators one by one rather than together</w:t>
      </w:r>
    </w:p>
  </w:comment>
  <w:comment w:id="277" w:author="Katrine Strandberg-Larsen" w:date="2020-11-24T23:30:00Z" w:initials="KS">
    <w:p w14:paraId="59048AC4" w14:textId="727FD413" w:rsidR="0005613D" w:rsidRDefault="0005613D">
      <w:pPr>
        <w:pStyle w:val="CommentText"/>
      </w:pPr>
      <w:r>
        <w:rPr>
          <w:rStyle w:val="CommentReference"/>
        </w:rPr>
        <w:annotationRef/>
      </w:r>
      <w:r>
        <w:t>Not sure if this is the same as RAB-RA-RB+U not equal 0, Where A and B is the two separate effects</w:t>
      </w:r>
    </w:p>
  </w:comment>
  <w:comment w:id="278" w:author="Tim Cadman" w:date="2020-11-25T10:13:00Z" w:initials="TC">
    <w:p w14:paraId="3AAE3E60" w14:textId="25926190" w:rsidR="005B662B" w:rsidRDefault="005B662B">
      <w:pPr>
        <w:pStyle w:val="CommentText"/>
      </w:pPr>
      <w:r>
        <w:rPr>
          <w:rStyle w:val="CommentReference"/>
        </w:rPr>
        <w:annotationRef/>
      </w:r>
      <w:r>
        <w:t>Katrine to send example paper</w:t>
      </w:r>
    </w:p>
  </w:comment>
  <w:comment w:id="281" w:author="Tim Cadman" w:date="2020-11-10T14:05:00Z" w:initials="TC">
    <w:p w14:paraId="3FBC05AF" w14:textId="641796D6" w:rsidR="0005613D" w:rsidRDefault="0005613D">
      <w:pPr>
        <w:pStyle w:val="CommentText"/>
      </w:pPr>
      <w:r>
        <w:rPr>
          <w:rStyle w:val="CommentReference"/>
        </w:rPr>
        <w:annotationRef/>
      </w:r>
      <w:r>
        <w:t>This is what I assumed but let me know if you think differently!</w:t>
      </w:r>
    </w:p>
  </w:comment>
  <w:comment w:id="282" w:author="Katrine Strandberg-Larsen" w:date="2020-11-24T23:35:00Z" w:initials="KS">
    <w:p w14:paraId="42175419" w14:textId="3BDAA748" w:rsidR="0005613D" w:rsidRDefault="0005613D">
      <w:pPr>
        <w:pStyle w:val="CommentText"/>
      </w:pPr>
      <w:r>
        <w:rPr>
          <w:rStyle w:val="CommentReference"/>
        </w:rPr>
        <w:annotationRef/>
      </w:r>
      <w:r>
        <w:t>No objections</w:t>
      </w:r>
    </w:p>
  </w:comment>
  <w:comment w:id="284" w:author="Tim Cadman [2]" w:date="2020-11-26T14:48:00Z" w:initials="TC">
    <w:p w14:paraId="5F49AE9C" w14:textId="0AF9A429" w:rsidR="00CB6842" w:rsidRDefault="00CB6842">
      <w:pPr>
        <w:pStyle w:val="CommentText"/>
      </w:pPr>
      <w:r>
        <w:rPr>
          <w:rStyle w:val="CommentReference"/>
        </w:rPr>
        <w:annotationRef/>
      </w:r>
      <w:r w:rsidR="0097264D">
        <w:t>Change to continuous versions of covari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86C4AE" w15:done="0"/>
  <w15:commentEx w15:paraId="3A72EBCF" w15:done="0"/>
  <w15:commentEx w15:paraId="2D386EB6" w15:done="0"/>
  <w15:commentEx w15:paraId="27A9E8DA" w15:paraIdParent="2D386EB6" w15:done="0"/>
  <w15:commentEx w15:paraId="7CEA76E2" w15:done="0"/>
  <w15:commentEx w15:paraId="3208D113" w15:done="0"/>
  <w15:commentEx w15:paraId="180F7A1A" w15:done="0"/>
  <w15:commentEx w15:paraId="3991CCD6" w15:done="0"/>
  <w15:commentEx w15:paraId="05CF1C6D" w15:paraIdParent="3991CCD6" w15:done="0"/>
  <w15:commentEx w15:paraId="6CDAB5E1" w15:done="0"/>
  <w15:commentEx w15:paraId="0638E83F" w15:done="0"/>
  <w15:commentEx w15:paraId="5B20C47B" w15:done="0"/>
  <w15:commentEx w15:paraId="6DCB8A93" w15:done="0"/>
  <w15:commentEx w15:paraId="2AA88B47" w15:done="0"/>
  <w15:commentEx w15:paraId="5241B11D" w15:done="0"/>
  <w15:commentEx w15:paraId="6597B1A2" w15:paraIdParent="5241B11D" w15:done="0"/>
  <w15:commentEx w15:paraId="5632A2D3" w15:paraIdParent="5241B11D" w15:done="0"/>
  <w15:commentEx w15:paraId="3F84CEFE" w15:done="0"/>
  <w15:commentEx w15:paraId="41A4CAAE" w15:done="0"/>
  <w15:commentEx w15:paraId="3E1FDD14" w15:done="0"/>
  <w15:commentEx w15:paraId="6F621718" w15:paraIdParent="3E1FDD14" w15:done="0"/>
  <w15:commentEx w15:paraId="7EF6357E" w15:paraIdParent="3E1FDD14" w15:done="0"/>
  <w15:commentEx w15:paraId="5876AF6D" w15:done="0"/>
  <w15:commentEx w15:paraId="32BC4D28" w15:paraIdParent="5876AF6D" w15:done="0"/>
  <w15:commentEx w15:paraId="086E0B6F" w15:done="0"/>
  <w15:commentEx w15:paraId="259B6B7C" w15:done="0"/>
  <w15:commentEx w15:paraId="754527FC" w15:paraIdParent="259B6B7C" w15:done="0"/>
  <w15:commentEx w15:paraId="44802B7D" w15:done="0"/>
  <w15:commentEx w15:paraId="168AF0FE" w15:done="0"/>
  <w15:commentEx w15:paraId="48B7E10A" w15:done="0"/>
  <w15:commentEx w15:paraId="69B595C3" w15:done="0"/>
  <w15:commentEx w15:paraId="7CA73BA9" w15:paraIdParent="69B595C3" w15:done="0"/>
  <w15:commentEx w15:paraId="6F0F70B6" w15:done="0"/>
  <w15:commentEx w15:paraId="5118A8E7" w15:done="0"/>
  <w15:commentEx w15:paraId="155A7AC8" w15:done="0"/>
  <w15:commentEx w15:paraId="4104473A" w15:done="0"/>
  <w15:commentEx w15:paraId="49203D90" w15:done="0"/>
  <w15:commentEx w15:paraId="56C2E967" w15:done="0"/>
  <w15:commentEx w15:paraId="40183AB3" w15:done="0"/>
  <w15:commentEx w15:paraId="0838BF44" w15:done="0"/>
  <w15:commentEx w15:paraId="6C32D23D" w15:done="0"/>
  <w15:commentEx w15:paraId="0634D6CD" w15:done="0"/>
  <w15:commentEx w15:paraId="28D19111" w15:done="0"/>
  <w15:commentEx w15:paraId="5CEE7E08" w15:done="0"/>
  <w15:commentEx w15:paraId="6CEAC316" w15:paraIdParent="5CEE7E08" w15:done="0"/>
  <w15:commentEx w15:paraId="0C508385" w15:done="0"/>
  <w15:commentEx w15:paraId="38E3099B" w15:paraIdParent="0C508385" w15:done="0"/>
  <w15:commentEx w15:paraId="40DFA19B" w15:done="0"/>
  <w15:commentEx w15:paraId="59048AC4" w15:done="0"/>
  <w15:commentEx w15:paraId="3AAE3E60" w15:paraIdParent="59048AC4" w15:done="0"/>
  <w15:commentEx w15:paraId="3FBC05AF" w15:done="0"/>
  <w15:commentEx w15:paraId="42175419" w15:paraIdParent="3FBC05AF" w15:done="0"/>
  <w15:commentEx w15:paraId="5F49AE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9E62" w16cex:dateUtc="2020-11-25T09:11:00Z"/>
  <w16cex:commentExtensible w16cex:durableId="23689FD7" w16cex:dateUtc="2020-11-25T09:18:00Z"/>
  <w16cex:commentExtensible w16cex:durableId="23689F20" w16cex:dateUtc="2020-11-25T09:15:00Z"/>
  <w16cex:commentExtensible w16cex:durableId="2368A017" w16cex:dateUtc="2020-11-25T09:19:00Z"/>
  <w16cex:commentExtensible w16cex:durableId="2368A1B8" w16cex:dateUtc="2020-11-25T09:26:00Z"/>
  <w16cex:commentExtensible w16cex:durableId="2354D7FD" w16cex:dateUtc="2020-11-10T09:12:00Z"/>
  <w16cex:commentExtensible w16cex:durableId="2368A0EF" w16cex:dateUtc="2020-11-25T09:22:00Z"/>
  <w16cex:commentExtensible w16cex:durableId="2368A0C2" w16cex:dateUtc="2020-11-25T09:22:00Z"/>
  <w16cex:commentExtensible w16cex:durableId="2354D9CD" w16cex:dateUtc="2020-11-10T09:20:00Z"/>
  <w16cex:commentExtensible w16cex:durableId="2368A522" w16cex:dateUtc="2020-11-25T09:40:00Z"/>
  <w16cex:commentExtensible w16cex:durableId="2368A5EA" w16cex:dateUtc="2020-11-25T09:44:00Z"/>
  <w16cex:commentExtensible w16cex:durableId="2368A614" w16cex:dateUtc="2020-11-25T09:44:00Z"/>
  <w16cex:commentExtensible w16cex:durableId="2368A671" w16cex:dateUtc="2020-11-25T09:46:00Z"/>
  <w16cex:commentExtensible w16cex:durableId="2368A808" w16cex:dateUtc="2020-11-25T09:53:00Z"/>
  <w16cex:commentExtensible w16cex:durableId="2354DDD8" w16cex:dateUtc="2020-11-10T09:37:00Z"/>
  <w16cex:commentExtensible w16cex:durableId="2368A7C7" w16cex:dateUtc="2020-11-25T09:52:00Z"/>
  <w16cex:commentExtensible w16cex:durableId="2368AB80" w16cex:dateUtc="2020-11-25T10:08:00Z"/>
  <w16cex:commentExtensible w16cex:durableId="23551AAE" w16cex:dateUtc="2020-11-10T13:57:00Z"/>
  <w16cex:commentExtensible w16cex:durableId="2368A900" w16cex:dateUtc="2020-11-25T09:57:00Z"/>
  <w16cex:commentExtensible w16cex:durableId="2368A755" w16cex:dateUtc="2020-11-25T09:50:00Z"/>
  <w16cex:commentExtensible w16cex:durableId="2368A94A" w16cex:dateUtc="2020-11-25T09:58:00Z"/>
  <w16cex:commentExtensible w16cex:durableId="2368AA0D" w16cex:dateUtc="2020-11-25T10:01:00Z"/>
  <w16cex:commentExtensible w16cex:durableId="2368ACB6" w16cex:dateUtc="2020-11-25T10:13:00Z"/>
  <w16cex:commentExtensible w16cex:durableId="23551C98" w16cex:dateUtc="2020-11-10T14:05:00Z"/>
  <w16cex:commentExtensible w16cex:durableId="236A3EC8" w16cex:dateUtc="2020-11-26T14: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86C4AE" w16cid:durableId="2368A101"/>
  <w16cid:commentId w16cid:paraId="3A72EBCF" w16cid:durableId="23688DF8"/>
  <w16cid:commentId w16cid:paraId="2D386EB6" w16cid:durableId="23688DF9"/>
  <w16cid:commentId w16cid:paraId="27A9E8DA" w16cid:durableId="23689E62"/>
  <w16cid:commentId w16cid:paraId="7CEA76E2" w16cid:durableId="23689FB6"/>
  <w16cid:commentId w16cid:paraId="3208D113" w16cid:durableId="23688DFA"/>
  <w16cid:commentId w16cid:paraId="180F7A1A" w16cid:durableId="23689FD7"/>
  <w16cid:commentId w16cid:paraId="3991CCD6" w16cid:durableId="2368A33B"/>
  <w16cid:commentId w16cid:paraId="05CF1C6D" w16cid:durableId="23689F20"/>
  <w16cid:commentId w16cid:paraId="6CDAB5E1" w16cid:durableId="2368A4BF"/>
  <w16cid:commentId w16cid:paraId="0638E83F" w16cid:durableId="2368A3E4"/>
  <w16cid:commentId w16cid:paraId="5B20C47B" w16cid:durableId="2368A017"/>
  <w16cid:commentId w16cid:paraId="6DCB8A93" w16cid:durableId="2368A1B8"/>
  <w16cid:commentId w16cid:paraId="2AA88B47" w16cid:durableId="2368A46A"/>
  <w16cid:commentId w16cid:paraId="5241B11D" w16cid:durableId="2354D7FD"/>
  <w16cid:commentId w16cid:paraId="6597B1A2" w16cid:durableId="23688DFC"/>
  <w16cid:commentId w16cid:paraId="5632A2D3" w16cid:durableId="2368A0EF"/>
  <w16cid:commentId w16cid:paraId="3F84CEFE" w16cid:durableId="2368A0C2"/>
  <w16cid:commentId w16cid:paraId="41A4CAAE" w16cid:durableId="2368A5B8"/>
  <w16cid:commentId w16cid:paraId="3E1FDD14" w16cid:durableId="2354D9CD"/>
  <w16cid:commentId w16cid:paraId="6F621718" w16cid:durableId="23688DFE"/>
  <w16cid:commentId w16cid:paraId="7EF6357E" w16cid:durableId="2368A522"/>
  <w16cid:commentId w16cid:paraId="5876AF6D" w16cid:durableId="23688DFF"/>
  <w16cid:commentId w16cid:paraId="32BC4D28" w16cid:durableId="2368A5EA"/>
  <w16cid:commentId w16cid:paraId="086E0B6F" w16cid:durableId="2368A614"/>
  <w16cid:commentId w16cid:paraId="259B6B7C" w16cid:durableId="23688E00"/>
  <w16cid:commentId w16cid:paraId="754527FC" w16cid:durableId="2368A671"/>
  <w16cid:commentId w16cid:paraId="44802B7D" w16cid:durableId="23688E01"/>
  <w16cid:commentId w16cid:paraId="168AF0FE" w16cid:durableId="2368A808"/>
  <w16cid:commentId w16cid:paraId="48B7E10A" w16cid:durableId="23688E02"/>
  <w16cid:commentId w16cid:paraId="69B595C3" w16cid:durableId="2354DDD8"/>
  <w16cid:commentId w16cid:paraId="7CA73BA9" w16cid:durableId="23688E04"/>
  <w16cid:commentId w16cid:paraId="6F0F70B6" w16cid:durableId="2368A785"/>
  <w16cid:commentId w16cid:paraId="5118A8E7" w16cid:durableId="2368A7AA"/>
  <w16cid:commentId w16cid:paraId="155A7AC8" w16cid:durableId="2368A7C7"/>
  <w16cid:commentId w16cid:paraId="4104473A" w16cid:durableId="2368A7D2"/>
  <w16cid:commentId w16cid:paraId="49203D90" w16cid:durableId="23688E05"/>
  <w16cid:commentId w16cid:paraId="56C2E967" w16cid:durableId="2368A7FE"/>
  <w16cid:commentId w16cid:paraId="40183AB3" w16cid:durableId="2368AB80"/>
  <w16cid:commentId w16cid:paraId="0838BF44" w16cid:durableId="23688E06"/>
  <w16cid:commentId w16cid:paraId="6C32D23D" w16cid:durableId="23551AAE"/>
  <w16cid:commentId w16cid:paraId="0634D6CD" w16cid:durableId="2368A834"/>
  <w16cid:commentId w16cid:paraId="28D19111" w16cid:durableId="23688E08"/>
  <w16cid:commentId w16cid:paraId="5CEE7E08" w16cid:durableId="2368A85D"/>
  <w16cid:commentId w16cid:paraId="6CEAC316" w16cid:durableId="2368A900"/>
  <w16cid:commentId w16cid:paraId="0C508385" w16cid:durableId="2368A755"/>
  <w16cid:commentId w16cid:paraId="38E3099B" w16cid:durableId="2368A94A"/>
  <w16cid:commentId w16cid:paraId="40DFA19B" w16cid:durableId="2368AA0D"/>
  <w16cid:commentId w16cid:paraId="59048AC4" w16cid:durableId="23688E09"/>
  <w16cid:commentId w16cid:paraId="3AAE3E60" w16cid:durableId="2368ACB6"/>
  <w16cid:commentId w16cid:paraId="3FBC05AF" w16cid:durableId="23551C98"/>
  <w16cid:commentId w16cid:paraId="42175419" w16cid:durableId="23688E0B"/>
  <w16cid:commentId w16cid:paraId="5F49AE9C" w16cid:durableId="236A3E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2DB9F" w14:textId="77777777" w:rsidR="00031282" w:rsidRDefault="00031282">
      <w:pPr>
        <w:spacing w:after="0"/>
      </w:pPr>
      <w:r>
        <w:separator/>
      </w:r>
    </w:p>
    <w:p w14:paraId="3AF034A9" w14:textId="77777777" w:rsidR="00031282" w:rsidRDefault="00031282"/>
  </w:endnote>
  <w:endnote w:type="continuationSeparator" w:id="0">
    <w:p w14:paraId="08EFFB62" w14:textId="77777777" w:rsidR="00031282" w:rsidRDefault="00031282">
      <w:pPr>
        <w:spacing w:after="0"/>
      </w:pPr>
      <w:r>
        <w:continuationSeparator/>
      </w:r>
    </w:p>
    <w:p w14:paraId="798B851D" w14:textId="77777777" w:rsidR="00031282" w:rsidRDefault="000312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kzidenz Grotesk BE Light">
    <w:altName w:val="Calibri"/>
    <w:panose1 w:val="00000000000000000000"/>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hem">
    <w:altName w:val="Calibri"/>
    <w:panose1 w:val="02000603080000020004"/>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kzidenz Grotesk BE Md">
    <w:altName w:val="Calibri"/>
    <w:panose1 w:val="00000000000000000000"/>
    <w:charset w:val="00"/>
    <w:family w:val="auto"/>
    <w:pitch w:val="variable"/>
    <w:sig w:usb0="8000002F" w:usb1="40000048"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05613D" w:rsidRDefault="0005613D">
    <w:pPr>
      <w:pStyle w:val="Footer"/>
    </w:pPr>
  </w:p>
  <w:p w14:paraId="60738C6E" w14:textId="77777777" w:rsidR="0005613D" w:rsidRDefault="0005613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59424A3C" w:rsidR="0005613D" w:rsidRDefault="0005613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6B36FDE7" w14:textId="77777777" w:rsidR="0005613D" w:rsidRDefault="0005613D">
    <w:pPr>
      <w:pStyle w:val="Footer"/>
    </w:pPr>
  </w:p>
  <w:p w14:paraId="358EC84C" w14:textId="77777777" w:rsidR="0005613D" w:rsidRDefault="0005613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CA472" w14:textId="77777777" w:rsidR="0005613D" w:rsidRDefault="00056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E27A2" w14:textId="77777777" w:rsidR="00031282" w:rsidRDefault="00031282">
      <w:r>
        <w:separator/>
      </w:r>
    </w:p>
    <w:p w14:paraId="19235F06" w14:textId="77777777" w:rsidR="00031282" w:rsidRDefault="00031282"/>
  </w:footnote>
  <w:footnote w:type="continuationSeparator" w:id="0">
    <w:p w14:paraId="32725FA4" w14:textId="77777777" w:rsidR="00031282" w:rsidRDefault="00031282">
      <w:r>
        <w:continuationSeparator/>
      </w:r>
    </w:p>
    <w:p w14:paraId="68CBD272" w14:textId="77777777" w:rsidR="00031282" w:rsidRDefault="000312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05613D" w:rsidRDefault="0005613D">
    <w:pPr>
      <w:pStyle w:val="Header"/>
    </w:pPr>
  </w:p>
  <w:p w14:paraId="1B3D5E3B" w14:textId="77777777" w:rsidR="0005613D" w:rsidRDefault="000561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05613D" w:rsidRDefault="0005613D">
    <w:pPr>
      <w:pStyle w:val="Header"/>
    </w:pPr>
  </w:p>
  <w:p w14:paraId="0709BEB1" w14:textId="77777777" w:rsidR="0005613D" w:rsidRDefault="0005613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244E0" w14:textId="77777777" w:rsidR="0005613D" w:rsidRDefault="000561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178F3"/>
    <w:multiLevelType w:val="multilevel"/>
    <w:tmpl w:val="45121D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rine Strandberg-Larsen">
    <w15:presenceInfo w15:providerId="AD" w15:userId="S-1-5-21-2998415252-1569653387-2273806867-17644"/>
  </w15:person>
  <w15:person w15:author="Tim Cadman">
    <w15:presenceInfo w15:providerId="None" w15:userId="Tim Cadman"/>
  </w15:person>
  <w15:person w15:author="Tim Cadman [2]">
    <w15:presenceInfo w15:providerId="AD" w15:userId="S::tc18889@bristol.ac.uk::a5b644e7-51a1-4831-8541-5f631cfdd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2&lt;/item&gt;&lt;item&gt;1233&lt;/item&gt;&lt;/record-ids&gt;&lt;/item&gt;&lt;/Libraries&gt;"/>
  </w:docVars>
  <w:rsids>
    <w:rsidRoot w:val="00590D07"/>
    <w:rsid w:val="000001AE"/>
    <w:rsid w:val="00001BA3"/>
    <w:rsid w:val="000058F8"/>
    <w:rsid w:val="000113A3"/>
    <w:rsid w:val="00011C8B"/>
    <w:rsid w:val="00031282"/>
    <w:rsid w:val="0003543C"/>
    <w:rsid w:val="00047C88"/>
    <w:rsid w:val="0005613D"/>
    <w:rsid w:val="00062FF4"/>
    <w:rsid w:val="00066170"/>
    <w:rsid w:val="0007025C"/>
    <w:rsid w:val="000721B5"/>
    <w:rsid w:val="000917D5"/>
    <w:rsid w:val="000947C3"/>
    <w:rsid w:val="000C0830"/>
    <w:rsid w:val="000C1A73"/>
    <w:rsid w:val="000C32B3"/>
    <w:rsid w:val="000C618B"/>
    <w:rsid w:val="000D15F9"/>
    <w:rsid w:val="000D1A03"/>
    <w:rsid w:val="000D4032"/>
    <w:rsid w:val="000D6F9F"/>
    <w:rsid w:val="000E3821"/>
    <w:rsid w:val="000E4E83"/>
    <w:rsid w:val="000F0AB2"/>
    <w:rsid w:val="00100EBB"/>
    <w:rsid w:val="00102F6A"/>
    <w:rsid w:val="00103AB4"/>
    <w:rsid w:val="00105F52"/>
    <w:rsid w:val="001127F8"/>
    <w:rsid w:val="0012290F"/>
    <w:rsid w:val="00126B28"/>
    <w:rsid w:val="0013380A"/>
    <w:rsid w:val="00134584"/>
    <w:rsid w:val="001415B0"/>
    <w:rsid w:val="00151467"/>
    <w:rsid w:val="00151C7E"/>
    <w:rsid w:val="001532F9"/>
    <w:rsid w:val="00157BAB"/>
    <w:rsid w:val="001612E3"/>
    <w:rsid w:val="001627F7"/>
    <w:rsid w:val="00164D05"/>
    <w:rsid w:val="00174855"/>
    <w:rsid w:val="001A0477"/>
    <w:rsid w:val="001A0A45"/>
    <w:rsid w:val="001A0FCA"/>
    <w:rsid w:val="001A5271"/>
    <w:rsid w:val="001B37F1"/>
    <w:rsid w:val="001C2E5B"/>
    <w:rsid w:val="001C5E3F"/>
    <w:rsid w:val="001D129D"/>
    <w:rsid w:val="001E07B4"/>
    <w:rsid w:val="001E28D8"/>
    <w:rsid w:val="001E29E3"/>
    <w:rsid w:val="001F6B40"/>
    <w:rsid w:val="002014E6"/>
    <w:rsid w:val="00213110"/>
    <w:rsid w:val="00215E3E"/>
    <w:rsid w:val="00221F15"/>
    <w:rsid w:val="00222DF8"/>
    <w:rsid w:val="00224734"/>
    <w:rsid w:val="002253FE"/>
    <w:rsid w:val="00227A80"/>
    <w:rsid w:val="00231DE3"/>
    <w:rsid w:val="00236E2E"/>
    <w:rsid w:val="0024182B"/>
    <w:rsid w:val="00256A04"/>
    <w:rsid w:val="00271933"/>
    <w:rsid w:val="002722CC"/>
    <w:rsid w:val="002937CC"/>
    <w:rsid w:val="00294963"/>
    <w:rsid w:val="00295244"/>
    <w:rsid w:val="002A7427"/>
    <w:rsid w:val="002B7356"/>
    <w:rsid w:val="002D092E"/>
    <w:rsid w:val="002E2C18"/>
    <w:rsid w:val="00300A73"/>
    <w:rsid w:val="00301319"/>
    <w:rsid w:val="00304F6D"/>
    <w:rsid w:val="00310FC9"/>
    <w:rsid w:val="003123F7"/>
    <w:rsid w:val="003157A5"/>
    <w:rsid w:val="0032033E"/>
    <w:rsid w:val="003246A5"/>
    <w:rsid w:val="00331D45"/>
    <w:rsid w:val="00335830"/>
    <w:rsid w:val="0035296F"/>
    <w:rsid w:val="00353084"/>
    <w:rsid w:val="00354B42"/>
    <w:rsid w:val="0035633B"/>
    <w:rsid w:val="00367B5D"/>
    <w:rsid w:val="00376885"/>
    <w:rsid w:val="003814EA"/>
    <w:rsid w:val="00392155"/>
    <w:rsid w:val="0039588B"/>
    <w:rsid w:val="003C3999"/>
    <w:rsid w:val="003C3ECC"/>
    <w:rsid w:val="003D60B5"/>
    <w:rsid w:val="003E30D2"/>
    <w:rsid w:val="003E3F10"/>
    <w:rsid w:val="003E595C"/>
    <w:rsid w:val="003E7213"/>
    <w:rsid w:val="003F3BFB"/>
    <w:rsid w:val="003F43CE"/>
    <w:rsid w:val="003F5E65"/>
    <w:rsid w:val="0041037C"/>
    <w:rsid w:val="00411065"/>
    <w:rsid w:val="00415B12"/>
    <w:rsid w:val="00417663"/>
    <w:rsid w:val="004203CC"/>
    <w:rsid w:val="004218E1"/>
    <w:rsid w:val="0042588B"/>
    <w:rsid w:val="004274E4"/>
    <w:rsid w:val="00427AC4"/>
    <w:rsid w:val="00432906"/>
    <w:rsid w:val="00444F8A"/>
    <w:rsid w:val="00456C0A"/>
    <w:rsid w:val="004611F3"/>
    <w:rsid w:val="00465ABF"/>
    <w:rsid w:val="00465EC7"/>
    <w:rsid w:val="0047394C"/>
    <w:rsid w:val="00476496"/>
    <w:rsid w:val="0047698B"/>
    <w:rsid w:val="0048471E"/>
    <w:rsid w:val="00485AB8"/>
    <w:rsid w:val="00485E7E"/>
    <w:rsid w:val="00491038"/>
    <w:rsid w:val="00493228"/>
    <w:rsid w:val="00494062"/>
    <w:rsid w:val="00494AC4"/>
    <w:rsid w:val="00495A1F"/>
    <w:rsid w:val="004A082D"/>
    <w:rsid w:val="004A4CF2"/>
    <w:rsid w:val="004B517F"/>
    <w:rsid w:val="004B7C12"/>
    <w:rsid w:val="004C281A"/>
    <w:rsid w:val="004C33D4"/>
    <w:rsid w:val="004C404A"/>
    <w:rsid w:val="004E29B3"/>
    <w:rsid w:val="004E4434"/>
    <w:rsid w:val="004F2F7C"/>
    <w:rsid w:val="004F55D9"/>
    <w:rsid w:val="004F7121"/>
    <w:rsid w:val="004F7224"/>
    <w:rsid w:val="00501F0C"/>
    <w:rsid w:val="005028E2"/>
    <w:rsid w:val="005030DD"/>
    <w:rsid w:val="005034D4"/>
    <w:rsid w:val="00505689"/>
    <w:rsid w:val="00506CAE"/>
    <w:rsid w:val="00506E75"/>
    <w:rsid w:val="00511A94"/>
    <w:rsid w:val="005123E9"/>
    <w:rsid w:val="00526C2A"/>
    <w:rsid w:val="00527A35"/>
    <w:rsid w:val="00536606"/>
    <w:rsid w:val="00537D78"/>
    <w:rsid w:val="00543CB7"/>
    <w:rsid w:val="00551C65"/>
    <w:rsid w:val="0055586A"/>
    <w:rsid w:val="00565FBA"/>
    <w:rsid w:val="00566A60"/>
    <w:rsid w:val="00572396"/>
    <w:rsid w:val="00575A86"/>
    <w:rsid w:val="00580CF2"/>
    <w:rsid w:val="00581F2E"/>
    <w:rsid w:val="00582703"/>
    <w:rsid w:val="00590B9C"/>
    <w:rsid w:val="00590D07"/>
    <w:rsid w:val="00591E89"/>
    <w:rsid w:val="00592189"/>
    <w:rsid w:val="005923F0"/>
    <w:rsid w:val="005A0564"/>
    <w:rsid w:val="005A150B"/>
    <w:rsid w:val="005A7E92"/>
    <w:rsid w:val="005B0131"/>
    <w:rsid w:val="005B0A63"/>
    <w:rsid w:val="005B4A45"/>
    <w:rsid w:val="005B662B"/>
    <w:rsid w:val="005C0441"/>
    <w:rsid w:val="005C1A85"/>
    <w:rsid w:val="005C372F"/>
    <w:rsid w:val="005C3948"/>
    <w:rsid w:val="005C3FA1"/>
    <w:rsid w:val="005C50EA"/>
    <w:rsid w:val="005D0297"/>
    <w:rsid w:val="005D6B2F"/>
    <w:rsid w:val="005D7035"/>
    <w:rsid w:val="005E0F6E"/>
    <w:rsid w:val="005E148D"/>
    <w:rsid w:val="005E63CE"/>
    <w:rsid w:val="005E68B9"/>
    <w:rsid w:val="005F1CF7"/>
    <w:rsid w:val="005F7DD3"/>
    <w:rsid w:val="0060366F"/>
    <w:rsid w:val="00603A95"/>
    <w:rsid w:val="0060763B"/>
    <w:rsid w:val="0062489E"/>
    <w:rsid w:val="0062508D"/>
    <w:rsid w:val="006261FF"/>
    <w:rsid w:val="0062627D"/>
    <w:rsid w:val="00627752"/>
    <w:rsid w:val="00631D76"/>
    <w:rsid w:val="00633ADC"/>
    <w:rsid w:val="0064001B"/>
    <w:rsid w:val="00671EF3"/>
    <w:rsid w:val="00677692"/>
    <w:rsid w:val="00685091"/>
    <w:rsid w:val="00685190"/>
    <w:rsid w:val="00693A2E"/>
    <w:rsid w:val="006A3FF6"/>
    <w:rsid w:val="006C059C"/>
    <w:rsid w:val="006C39B0"/>
    <w:rsid w:val="006C4D42"/>
    <w:rsid w:val="006D09C2"/>
    <w:rsid w:val="006D0E48"/>
    <w:rsid w:val="006D6AEB"/>
    <w:rsid w:val="006E144C"/>
    <w:rsid w:val="006E2253"/>
    <w:rsid w:val="006E6968"/>
    <w:rsid w:val="006E7033"/>
    <w:rsid w:val="00703594"/>
    <w:rsid w:val="007137C5"/>
    <w:rsid w:val="00722D2E"/>
    <w:rsid w:val="007316D5"/>
    <w:rsid w:val="007420BC"/>
    <w:rsid w:val="00751987"/>
    <w:rsid w:val="00751FC1"/>
    <w:rsid w:val="007572FE"/>
    <w:rsid w:val="00760B7F"/>
    <w:rsid w:val="0076146E"/>
    <w:rsid w:val="0076252F"/>
    <w:rsid w:val="00770589"/>
    <w:rsid w:val="0077097A"/>
    <w:rsid w:val="0077100E"/>
    <w:rsid w:val="007755EC"/>
    <w:rsid w:val="00784D58"/>
    <w:rsid w:val="007852F0"/>
    <w:rsid w:val="007923D2"/>
    <w:rsid w:val="007A1CA5"/>
    <w:rsid w:val="007B0A6F"/>
    <w:rsid w:val="007B5EF3"/>
    <w:rsid w:val="007C13B1"/>
    <w:rsid w:val="007C48E1"/>
    <w:rsid w:val="007D34D1"/>
    <w:rsid w:val="007F7E92"/>
    <w:rsid w:val="00811A8E"/>
    <w:rsid w:val="00812875"/>
    <w:rsid w:val="00825DA1"/>
    <w:rsid w:val="00832CB9"/>
    <w:rsid w:val="00835A5D"/>
    <w:rsid w:val="00835C2E"/>
    <w:rsid w:val="00844FA9"/>
    <w:rsid w:val="0084704E"/>
    <w:rsid w:val="00850F40"/>
    <w:rsid w:val="00857DB1"/>
    <w:rsid w:val="00863BD8"/>
    <w:rsid w:val="00865AC9"/>
    <w:rsid w:val="00867782"/>
    <w:rsid w:val="00867919"/>
    <w:rsid w:val="00870E32"/>
    <w:rsid w:val="00871800"/>
    <w:rsid w:val="008722DA"/>
    <w:rsid w:val="008765B5"/>
    <w:rsid w:val="00876B66"/>
    <w:rsid w:val="00877BCE"/>
    <w:rsid w:val="008855F9"/>
    <w:rsid w:val="00890F2F"/>
    <w:rsid w:val="00896339"/>
    <w:rsid w:val="008A6612"/>
    <w:rsid w:val="008C7BD6"/>
    <w:rsid w:val="008D2794"/>
    <w:rsid w:val="008D445B"/>
    <w:rsid w:val="008D4CFB"/>
    <w:rsid w:val="008D6863"/>
    <w:rsid w:val="008E0C20"/>
    <w:rsid w:val="008E2069"/>
    <w:rsid w:val="008E36E0"/>
    <w:rsid w:val="008E3B61"/>
    <w:rsid w:val="008E45D4"/>
    <w:rsid w:val="008E76C4"/>
    <w:rsid w:val="008F1896"/>
    <w:rsid w:val="00930782"/>
    <w:rsid w:val="00936C13"/>
    <w:rsid w:val="00961634"/>
    <w:rsid w:val="00962D6B"/>
    <w:rsid w:val="009653DF"/>
    <w:rsid w:val="0097264D"/>
    <w:rsid w:val="00973694"/>
    <w:rsid w:val="0097799F"/>
    <w:rsid w:val="0098338B"/>
    <w:rsid w:val="0098400F"/>
    <w:rsid w:val="009841E3"/>
    <w:rsid w:val="0098621F"/>
    <w:rsid w:val="009A318F"/>
    <w:rsid w:val="009A40BB"/>
    <w:rsid w:val="009A601F"/>
    <w:rsid w:val="009B228F"/>
    <w:rsid w:val="009B2CBF"/>
    <w:rsid w:val="009C6B2F"/>
    <w:rsid w:val="009D01AE"/>
    <w:rsid w:val="009D2B19"/>
    <w:rsid w:val="009D5645"/>
    <w:rsid w:val="009F4EED"/>
    <w:rsid w:val="009F5A10"/>
    <w:rsid w:val="00A04CF0"/>
    <w:rsid w:val="00A121C0"/>
    <w:rsid w:val="00A128E9"/>
    <w:rsid w:val="00A2021C"/>
    <w:rsid w:val="00A20F18"/>
    <w:rsid w:val="00A22B81"/>
    <w:rsid w:val="00A24BCA"/>
    <w:rsid w:val="00A27C5B"/>
    <w:rsid w:val="00A36187"/>
    <w:rsid w:val="00A40B5F"/>
    <w:rsid w:val="00A4346F"/>
    <w:rsid w:val="00A479C8"/>
    <w:rsid w:val="00A548CB"/>
    <w:rsid w:val="00A54E8B"/>
    <w:rsid w:val="00A5657E"/>
    <w:rsid w:val="00A56A42"/>
    <w:rsid w:val="00A606CF"/>
    <w:rsid w:val="00A755CC"/>
    <w:rsid w:val="00A81184"/>
    <w:rsid w:val="00A81C9E"/>
    <w:rsid w:val="00A83AA9"/>
    <w:rsid w:val="00A840B5"/>
    <w:rsid w:val="00A86C0E"/>
    <w:rsid w:val="00A87160"/>
    <w:rsid w:val="00A96634"/>
    <w:rsid w:val="00AB711D"/>
    <w:rsid w:val="00AC5693"/>
    <w:rsid w:val="00AD1949"/>
    <w:rsid w:val="00AE7AFF"/>
    <w:rsid w:val="00AF3CD8"/>
    <w:rsid w:val="00B00BF8"/>
    <w:rsid w:val="00B02046"/>
    <w:rsid w:val="00B0468B"/>
    <w:rsid w:val="00B04A05"/>
    <w:rsid w:val="00B055A6"/>
    <w:rsid w:val="00B108A5"/>
    <w:rsid w:val="00B1749B"/>
    <w:rsid w:val="00B25642"/>
    <w:rsid w:val="00B25C46"/>
    <w:rsid w:val="00B30B2B"/>
    <w:rsid w:val="00B34597"/>
    <w:rsid w:val="00B41332"/>
    <w:rsid w:val="00B42A8F"/>
    <w:rsid w:val="00B45DD5"/>
    <w:rsid w:val="00B52112"/>
    <w:rsid w:val="00B522B5"/>
    <w:rsid w:val="00B54BC2"/>
    <w:rsid w:val="00B61AAC"/>
    <w:rsid w:val="00B71375"/>
    <w:rsid w:val="00B819DC"/>
    <w:rsid w:val="00B82CC1"/>
    <w:rsid w:val="00B857EE"/>
    <w:rsid w:val="00B8611C"/>
    <w:rsid w:val="00B86B75"/>
    <w:rsid w:val="00B915FC"/>
    <w:rsid w:val="00B946F5"/>
    <w:rsid w:val="00BA0EEC"/>
    <w:rsid w:val="00BA75E3"/>
    <w:rsid w:val="00BB0E57"/>
    <w:rsid w:val="00BB102A"/>
    <w:rsid w:val="00BC0197"/>
    <w:rsid w:val="00BC48D5"/>
    <w:rsid w:val="00BC55BF"/>
    <w:rsid w:val="00BF095B"/>
    <w:rsid w:val="00BF146B"/>
    <w:rsid w:val="00BF2651"/>
    <w:rsid w:val="00BF2A4A"/>
    <w:rsid w:val="00C056FF"/>
    <w:rsid w:val="00C072ED"/>
    <w:rsid w:val="00C1189C"/>
    <w:rsid w:val="00C21185"/>
    <w:rsid w:val="00C25E96"/>
    <w:rsid w:val="00C36279"/>
    <w:rsid w:val="00C4388A"/>
    <w:rsid w:val="00C51ABA"/>
    <w:rsid w:val="00C70B13"/>
    <w:rsid w:val="00C710A6"/>
    <w:rsid w:val="00C80D2D"/>
    <w:rsid w:val="00C869ED"/>
    <w:rsid w:val="00C9550D"/>
    <w:rsid w:val="00C96575"/>
    <w:rsid w:val="00C97F3B"/>
    <w:rsid w:val="00CA0ED0"/>
    <w:rsid w:val="00CA39ED"/>
    <w:rsid w:val="00CB00DB"/>
    <w:rsid w:val="00CB6842"/>
    <w:rsid w:val="00CC4922"/>
    <w:rsid w:val="00CC4B21"/>
    <w:rsid w:val="00CC69F5"/>
    <w:rsid w:val="00CC6D0E"/>
    <w:rsid w:val="00CE0CF4"/>
    <w:rsid w:val="00CE358C"/>
    <w:rsid w:val="00CE6837"/>
    <w:rsid w:val="00CF104C"/>
    <w:rsid w:val="00CF3E27"/>
    <w:rsid w:val="00CF580C"/>
    <w:rsid w:val="00CF66C6"/>
    <w:rsid w:val="00CF7221"/>
    <w:rsid w:val="00D00166"/>
    <w:rsid w:val="00D007A8"/>
    <w:rsid w:val="00D0254A"/>
    <w:rsid w:val="00D05C96"/>
    <w:rsid w:val="00D172F9"/>
    <w:rsid w:val="00D21464"/>
    <w:rsid w:val="00D21CE9"/>
    <w:rsid w:val="00D24D31"/>
    <w:rsid w:val="00D32BD5"/>
    <w:rsid w:val="00D372D5"/>
    <w:rsid w:val="00D41BE7"/>
    <w:rsid w:val="00D43367"/>
    <w:rsid w:val="00D45528"/>
    <w:rsid w:val="00D45C21"/>
    <w:rsid w:val="00D57BA6"/>
    <w:rsid w:val="00D708D0"/>
    <w:rsid w:val="00D826B7"/>
    <w:rsid w:val="00D87B18"/>
    <w:rsid w:val="00D90A12"/>
    <w:rsid w:val="00D90D22"/>
    <w:rsid w:val="00DC0798"/>
    <w:rsid w:val="00DC2559"/>
    <w:rsid w:val="00DC3201"/>
    <w:rsid w:val="00DD45FE"/>
    <w:rsid w:val="00DD4AC4"/>
    <w:rsid w:val="00DD4EB9"/>
    <w:rsid w:val="00DD71E8"/>
    <w:rsid w:val="00DD7479"/>
    <w:rsid w:val="00DD777C"/>
    <w:rsid w:val="00DD7CB6"/>
    <w:rsid w:val="00DE2B8B"/>
    <w:rsid w:val="00DE55B6"/>
    <w:rsid w:val="00DE59A5"/>
    <w:rsid w:val="00DE764C"/>
    <w:rsid w:val="00E12E40"/>
    <w:rsid w:val="00E167D2"/>
    <w:rsid w:val="00E249C2"/>
    <w:rsid w:val="00E254E7"/>
    <w:rsid w:val="00E27779"/>
    <w:rsid w:val="00E315A3"/>
    <w:rsid w:val="00E34547"/>
    <w:rsid w:val="00E360A3"/>
    <w:rsid w:val="00E45CC3"/>
    <w:rsid w:val="00E50A62"/>
    <w:rsid w:val="00E54BF2"/>
    <w:rsid w:val="00E54CD0"/>
    <w:rsid w:val="00E573D3"/>
    <w:rsid w:val="00E60878"/>
    <w:rsid w:val="00E64678"/>
    <w:rsid w:val="00E821A5"/>
    <w:rsid w:val="00E83CF4"/>
    <w:rsid w:val="00E85EC5"/>
    <w:rsid w:val="00E93227"/>
    <w:rsid w:val="00E95611"/>
    <w:rsid w:val="00EA1874"/>
    <w:rsid w:val="00EA4DC8"/>
    <w:rsid w:val="00EA5ABB"/>
    <w:rsid w:val="00EA7830"/>
    <w:rsid w:val="00EB39C1"/>
    <w:rsid w:val="00EB3B0C"/>
    <w:rsid w:val="00EB49AC"/>
    <w:rsid w:val="00EB731D"/>
    <w:rsid w:val="00EB7679"/>
    <w:rsid w:val="00EC0514"/>
    <w:rsid w:val="00EC1A34"/>
    <w:rsid w:val="00ED142A"/>
    <w:rsid w:val="00ED2FBE"/>
    <w:rsid w:val="00ED5860"/>
    <w:rsid w:val="00EE2E98"/>
    <w:rsid w:val="00EE77B3"/>
    <w:rsid w:val="00EF3D74"/>
    <w:rsid w:val="00EF7E13"/>
    <w:rsid w:val="00F02EA7"/>
    <w:rsid w:val="00F07A6E"/>
    <w:rsid w:val="00F151AE"/>
    <w:rsid w:val="00F21529"/>
    <w:rsid w:val="00F362B7"/>
    <w:rsid w:val="00F658E5"/>
    <w:rsid w:val="00F65EFB"/>
    <w:rsid w:val="00F67A27"/>
    <w:rsid w:val="00F67BE9"/>
    <w:rsid w:val="00F67E4B"/>
    <w:rsid w:val="00F7209F"/>
    <w:rsid w:val="00F81A44"/>
    <w:rsid w:val="00F93B09"/>
    <w:rsid w:val="00FB05ED"/>
    <w:rsid w:val="00FB2406"/>
    <w:rsid w:val="00FB5C28"/>
    <w:rsid w:val="00FC79A7"/>
    <w:rsid w:val="00FD1A45"/>
    <w:rsid w:val="00FD25E6"/>
    <w:rsid w:val="00FD7047"/>
    <w:rsid w:val="00FE17BC"/>
    <w:rsid w:val="00FE64E3"/>
    <w:rsid w:val="00FF4AF5"/>
    <w:rsid w:val="00FF619A"/>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rPr>
  </w:style>
  <w:style w:type="paragraph" w:styleId="Heading1">
    <w:name w:val="heading 1"/>
    <w:basedOn w:val="Normal"/>
    <w:next w:val="BodyText"/>
    <w:autoRedefine/>
    <w:uiPriority w:val="9"/>
    <w:qFormat/>
    <w:rsid w:val="00134584"/>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rPr>
  </w:style>
  <w:style w:type="character" w:customStyle="1" w:styleId="UnresolvedMention1">
    <w:name w:val="Unresolved Mention1"/>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lang w:val="en-GB"/>
    </w:rPr>
  </w:style>
  <w:style w:type="character" w:styleId="UnresolvedMention">
    <w:name w:val="Unresolved Mention"/>
    <w:basedOn w:val="DefaultParagraphFont"/>
    <w:uiPriority w:val="99"/>
    <w:semiHidden/>
    <w:unhideWhenUsed/>
    <w:rsid w:val="00D90A12"/>
    <w:rPr>
      <w:color w:val="605E5C"/>
      <w:shd w:val="clear" w:color="auto" w:fill="E1DFDD"/>
    </w:rPr>
  </w:style>
  <w:style w:type="paragraph" w:styleId="Revision">
    <w:name w:val="Revision"/>
    <w:hidden/>
    <w:semiHidden/>
    <w:rsid w:val="003E595C"/>
    <w:pPr>
      <w:spacing w:after="0"/>
    </w:pPr>
    <w:rPr>
      <w:rFonts w:ascii="Akzidenz Grotesk BE Light" w:hAnsi="Akzidenz Grotesk BE Light"/>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388919064">
      <w:bodyDiv w:val="1"/>
      <w:marLeft w:val="0"/>
      <w:marRight w:val="0"/>
      <w:marTop w:val="0"/>
      <w:marBottom w:val="0"/>
      <w:divBdr>
        <w:top w:val="none" w:sz="0" w:space="0" w:color="auto"/>
        <w:left w:val="none" w:sz="0" w:space="0" w:color="auto"/>
        <w:bottom w:val="none" w:sz="0" w:space="0" w:color="auto"/>
        <w:right w:val="none" w:sz="0" w:space="0" w:color="auto"/>
      </w:divBdr>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Normalized_difference_vegetation_index"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0391D1C-2B54-49FC-99E0-C2FDD092CEDD}">
  <ds:schemaRefs>
    <ds:schemaRef ds:uri="http://schemas.microsoft.com/sharepoint/v3/contenttype/forms"/>
  </ds:schemaRefs>
</ds:datastoreItem>
</file>

<file path=customXml/itemProps3.xml><?xml version="1.0" encoding="utf-8"?>
<ds:datastoreItem xmlns:ds="http://schemas.openxmlformats.org/officeDocument/2006/customXml" ds:itemID="{E2A9981B-BD0A-094A-B3C1-881DD6FFFDF4}">
  <ds:schemaRefs>
    <ds:schemaRef ds:uri="http://schemas.openxmlformats.org/officeDocument/2006/bibliography"/>
  </ds:schemaRefs>
</ds:datastoreItem>
</file>

<file path=customXml/itemProps4.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1</Pages>
  <Words>3854</Words>
  <Characters>2197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2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6</cp:revision>
  <dcterms:created xsi:type="dcterms:W3CDTF">2020-11-25T10:20:00Z</dcterms:created>
  <dcterms:modified xsi:type="dcterms:W3CDTF">2020-11-2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y fmtid="{D5CDD505-2E9C-101B-9397-08002B2CF9AE}" pid="6" name="ContentRemapped">
    <vt:lpwstr>true</vt:lpwstr>
  </property>
</Properties>
</file>